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FF6B65" w14:textId="5CB71B46" w:rsidR="00E56C4B" w:rsidRPr="00237F3F" w:rsidRDefault="00E56C4B" w:rsidP="00E56C4B">
      <w:pPr>
        <w:rPr>
          <w:rFonts w:cs="Arial"/>
          <w:szCs w:val="20"/>
        </w:rPr>
      </w:pPr>
      <w:r w:rsidRPr="00237F3F">
        <w:rPr>
          <w:rFonts w:cs="Arial"/>
          <w:b/>
          <w:bCs/>
          <w:szCs w:val="20"/>
        </w:rPr>
        <w:t>Supplemental Appendix</w:t>
      </w:r>
      <w:r w:rsidRPr="00237F3F">
        <w:rPr>
          <w:rFonts w:cs="Arial"/>
          <w:szCs w:val="20"/>
        </w:rPr>
        <w:t>: Articles included in Review.</w:t>
      </w:r>
    </w:p>
    <w:p w14:paraId="585DE32F" w14:textId="77777777" w:rsidR="00E56C4B" w:rsidRPr="00237F3F" w:rsidRDefault="00E56C4B" w:rsidP="00E56C4B">
      <w:pPr>
        <w:pStyle w:val="NoSpacing"/>
        <w:rPr>
          <w:rFonts w:ascii="Arial" w:hAnsi="Arial"/>
          <w:sz w:val="20"/>
          <w:szCs w:val="20"/>
        </w:rPr>
      </w:pPr>
      <w:r w:rsidRPr="00237F3F">
        <w:rPr>
          <w:rFonts w:ascii="Arial" w:hAnsi="Arial"/>
          <w:sz w:val="20"/>
          <w:szCs w:val="20"/>
        </w:rPr>
        <w:t>Category: Patient outcomes (n=7, 17%)</w:t>
      </w:r>
    </w:p>
    <w:p w14:paraId="24E16EA6" w14:textId="77777777" w:rsidR="00E56C4B" w:rsidRPr="00237F3F" w:rsidRDefault="00E56C4B" w:rsidP="00E56C4B">
      <w:pPr>
        <w:pStyle w:val="NoSpacing"/>
        <w:rPr>
          <w:rFonts w:ascii="Arial" w:hAnsi="Arial"/>
          <w:sz w:val="20"/>
          <w:szCs w:val="20"/>
        </w:rPr>
      </w:pPr>
    </w:p>
    <w:p w14:paraId="775E9158" w14:textId="77777777" w:rsidR="00E56C4B" w:rsidRPr="00237F3F" w:rsidRDefault="00E56C4B" w:rsidP="00E56C4B">
      <w:pPr>
        <w:pStyle w:val="NoSpacing"/>
        <w:rPr>
          <w:rFonts w:ascii="Arial" w:hAnsi="Arial"/>
          <w:sz w:val="20"/>
          <w:szCs w:val="20"/>
        </w:rPr>
      </w:pPr>
    </w:p>
    <w:tbl>
      <w:tblPr>
        <w:tblW w:w="8725" w:type="dxa"/>
        <w:jc w:val="center"/>
        <w:tblLook w:val="04A0" w:firstRow="1" w:lastRow="0" w:firstColumn="1" w:lastColumn="0" w:noHBand="0" w:noVBand="1"/>
      </w:tblPr>
      <w:tblGrid>
        <w:gridCol w:w="4580"/>
        <w:gridCol w:w="2280"/>
        <w:gridCol w:w="1865"/>
      </w:tblGrid>
      <w:tr w:rsidR="00E56C4B" w:rsidRPr="00237F3F" w14:paraId="06ADBC25" w14:textId="77777777" w:rsidTr="00CA3380">
        <w:trPr>
          <w:trHeight w:val="422"/>
          <w:jc w:val="center"/>
        </w:trPr>
        <w:tc>
          <w:tcPr>
            <w:tcW w:w="45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FAE245" w14:textId="77777777" w:rsidR="00E56C4B" w:rsidRPr="00237F3F" w:rsidRDefault="00E56C4B" w:rsidP="00A63E9E">
            <w:pPr>
              <w:spacing w:line="240" w:lineRule="auto"/>
              <w:rPr>
                <w:rFonts w:cs="Arial"/>
                <w:color w:val="000000"/>
                <w:szCs w:val="20"/>
              </w:rPr>
            </w:pPr>
            <w:r w:rsidRPr="00237F3F">
              <w:rPr>
                <w:rFonts w:cs="Arial"/>
                <w:color w:val="000000"/>
                <w:szCs w:val="20"/>
              </w:rPr>
              <w:t>Title</w:t>
            </w:r>
          </w:p>
        </w:tc>
        <w:tc>
          <w:tcPr>
            <w:tcW w:w="22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C729F1" w14:textId="77777777" w:rsidR="00E56C4B" w:rsidRPr="00237F3F" w:rsidRDefault="00E56C4B" w:rsidP="00A63E9E">
            <w:pPr>
              <w:spacing w:line="240" w:lineRule="auto"/>
              <w:rPr>
                <w:rFonts w:cs="Arial"/>
                <w:color w:val="000000"/>
                <w:szCs w:val="20"/>
              </w:rPr>
            </w:pPr>
            <w:r w:rsidRPr="00237F3F">
              <w:rPr>
                <w:rFonts w:cs="Arial"/>
                <w:color w:val="000000"/>
                <w:szCs w:val="20"/>
              </w:rPr>
              <w:t>Study design</w:t>
            </w:r>
          </w:p>
        </w:tc>
        <w:tc>
          <w:tcPr>
            <w:tcW w:w="1865" w:type="dxa"/>
            <w:tcBorders>
              <w:top w:val="single" w:sz="4" w:space="0" w:color="auto"/>
              <w:left w:val="nil"/>
              <w:bottom w:val="single" w:sz="4" w:space="0" w:color="auto"/>
              <w:right w:val="single" w:sz="4" w:space="0" w:color="auto"/>
            </w:tcBorders>
            <w:shd w:val="clear" w:color="auto" w:fill="auto"/>
            <w:noWrap/>
            <w:vAlign w:val="center"/>
            <w:hideMark/>
          </w:tcPr>
          <w:p w14:paraId="43A0B0DC" w14:textId="77777777" w:rsidR="00E56C4B" w:rsidRPr="00237F3F" w:rsidRDefault="00E56C4B" w:rsidP="00A63E9E">
            <w:pPr>
              <w:spacing w:line="240" w:lineRule="auto"/>
              <w:rPr>
                <w:rFonts w:cs="Arial"/>
                <w:color w:val="000000"/>
                <w:szCs w:val="20"/>
              </w:rPr>
            </w:pPr>
            <w:r w:rsidRPr="00237F3F">
              <w:rPr>
                <w:rFonts w:cs="Arial"/>
                <w:color w:val="000000"/>
                <w:szCs w:val="20"/>
              </w:rPr>
              <w:t xml:space="preserve">Publication Year </w:t>
            </w:r>
          </w:p>
        </w:tc>
      </w:tr>
      <w:tr w:rsidR="00E56C4B" w:rsidRPr="00237F3F" w14:paraId="6DE5DB4B" w14:textId="77777777" w:rsidTr="00CA3380">
        <w:trPr>
          <w:trHeight w:val="900"/>
          <w:jc w:val="center"/>
        </w:trPr>
        <w:tc>
          <w:tcPr>
            <w:tcW w:w="4580" w:type="dxa"/>
            <w:tcBorders>
              <w:top w:val="nil"/>
              <w:left w:val="single" w:sz="4" w:space="0" w:color="auto"/>
              <w:bottom w:val="single" w:sz="4" w:space="0" w:color="auto"/>
              <w:right w:val="single" w:sz="4" w:space="0" w:color="auto"/>
            </w:tcBorders>
            <w:shd w:val="clear" w:color="auto" w:fill="auto"/>
            <w:vAlign w:val="center"/>
            <w:hideMark/>
          </w:tcPr>
          <w:p w14:paraId="52179136" w14:textId="77777777" w:rsidR="00E56C4B" w:rsidRPr="00237F3F" w:rsidRDefault="00E56C4B" w:rsidP="00A63E9E">
            <w:pPr>
              <w:pStyle w:val="NoSpacing"/>
              <w:rPr>
                <w:rFonts w:ascii="Arial" w:hAnsi="Arial"/>
                <w:sz w:val="20"/>
                <w:szCs w:val="20"/>
                <w:lang w:val="en-US"/>
              </w:rPr>
            </w:pPr>
            <w:r w:rsidRPr="00237F3F">
              <w:rPr>
                <w:rFonts w:ascii="Arial" w:hAnsi="Arial"/>
                <w:sz w:val="20"/>
                <w:szCs w:val="20"/>
                <w:lang w:val="en-US"/>
              </w:rPr>
              <w:t xml:space="preserve">Maternity Care for Pregnant Women with Opioid Use Disorder: A Review </w:t>
            </w:r>
            <w:r w:rsidRPr="00237F3F">
              <w:rPr>
                <w:rFonts w:ascii="Arial" w:hAnsi="Arial"/>
                <w:sz w:val="20"/>
                <w:szCs w:val="20"/>
                <w:lang w:val="en-US"/>
              </w:rPr>
              <w:fldChar w:fldCharType="begin"/>
            </w:r>
            <w:r w:rsidRPr="00237F3F">
              <w:rPr>
                <w:rFonts w:ascii="Arial" w:hAnsi="Arial"/>
                <w:sz w:val="20"/>
                <w:szCs w:val="20"/>
                <w:lang w:val="en-US"/>
              </w:rPr>
              <w:instrText xml:space="preserve"> ADDIN ZOTERO_ITEM CSL_CITATION {"citationID":"uKqTU7qo","properties":{"formattedCitation":"\\super 1\\nosupersub{}","plainCitation":"1","noteIndex":0},"citationItems":[{"id":1849,"uris":["http://zotero.org/users/4801628/items/ESDW97H6"],"itemData":{"id":1849,"type":"article-journal","abstract":"Opioid misuse is a problem that is complex and widespread. Opioid misuse rates are rising across all US demographics, including among pregnant women. The opioid epidemic brings a unique set of challenges for maternity health care providers, ranging from ethical considerations to the complex health needs and risks for both woman and fetus. This article addresses care for pregnant women during the antepartum, intrapartum, and postpartum periods through the lens of the opioid epidemic, including screening and counseling, an interprofessional approach to prenatal care, legal considerations, and considerations for care during labor and birth and postpartum. Providers can be trained to identify at-risk women through the evidence-based process of Screening, Brief Intervention, and Referral to Treatment (SBIRT) and connect them with the appropriate care to optimize outcomes. Women at moderate risk of opioid use disorder can be engaged in a brief conversation with their provider to discuss risks and enhance motivation for healthy behaviors. Women with risky opioid use can be given a warm referral to pharmacologic treatment programs, ideally comprehensive prenatal treatment programs where available (a warm referral is a term used when a provider, with the patient’s permission, contacts another provider or another service him or herself rather than providing a phone number and referral number). Evidence regarding care for the pregnant woman with opioid use disorder and practical clinical recommendations are provided. J Midwifery Womens Health 2019;64:532–544 c 2019 by the American College of Nurse-Midwives.","container-title":"Journal of Midwifery &amp; Women's Health","DOI":"10.1111/jmwh.13019","ISSN":"1526-9523, 1542-2011","issue":"5","journalAbbreviation":"Journal of Midwifery &amp; Women's Health","language":"en","page":"532-544","source":"DOI.org (Crossref)","title":"Maternity Care for Pregnant Women with Opioid Use Disorder: A Review","title-short":"Maternity Care for Pregnant Women with Opioid Use Disorder","volume":"64","author":[{"family":"Rizk","given":"Abigail H."},{"family":"Simonsen","given":"Sara E."},{"family":"Roberts","given":"Leissa"},{"family":"Taylor</w:instrText>
            </w:r>
            <w:r w:rsidRPr="00237F3F">
              <w:rPr>
                <w:rFonts w:ascii="Cambria Math" w:hAnsi="Cambria Math" w:cs="Cambria Math"/>
                <w:sz w:val="20"/>
                <w:szCs w:val="20"/>
                <w:lang w:val="en-US"/>
              </w:rPr>
              <w:instrText>‐</w:instrText>
            </w:r>
            <w:r w:rsidRPr="00237F3F">
              <w:rPr>
                <w:rFonts w:ascii="Arial" w:hAnsi="Arial"/>
                <w:sz w:val="20"/>
                <w:szCs w:val="20"/>
                <w:lang w:val="en-US"/>
              </w:rPr>
              <w:instrText xml:space="preserve">Swanson","given":"Lisa"},{"family":"Lemoine","given":"Jennifer Berkowicz"},{"family":"Smid","given":"Marcela"}],"issued":{"date-parts":[["2019",9]]}}}],"schema":"https://github.com/citation-style-language/schema/raw/master/csl-citation.json"} </w:instrText>
            </w:r>
            <w:r w:rsidRPr="00237F3F">
              <w:rPr>
                <w:rFonts w:ascii="Arial" w:hAnsi="Arial"/>
                <w:sz w:val="20"/>
                <w:szCs w:val="20"/>
                <w:lang w:val="en-US"/>
              </w:rPr>
              <w:fldChar w:fldCharType="separate"/>
            </w:r>
            <w:r w:rsidRPr="00237F3F">
              <w:rPr>
                <w:rFonts w:ascii="Arial" w:hAnsi="Arial"/>
                <w:sz w:val="20"/>
                <w:szCs w:val="20"/>
                <w:vertAlign w:val="superscript"/>
              </w:rPr>
              <w:t>1</w:t>
            </w:r>
            <w:r w:rsidRPr="00237F3F">
              <w:rPr>
                <w:rFonts w:ascii="Arial" w:hAnsi="Arial"/>
                <w:sz w:val="20"/>
                <w:szCs w:val="20"/>
                <w:lang w:val="en-US"/>
              </w:rPr>
              <w:fldChar w:fldCharType="end"/>
            </w:r>
          </w:p>
        </w:tc>
        <w:tc>
          <w:tcPr>
            <w:tcW w:w="2280" w:type="dxa"/>
            <w:tcBorders>
              <w:top w:val="nil"/>
              <w:left w:val="single" w:sz="4" w:space="0" w:color="auto"/>
              <w:bottom w:val="single" w:sz="4" w:space="0" w:color="auto"/>
              <w:right w:val="single" w:sz="4" w:space="0" w:color="auto"/>
            </w:tcBorders>
            <w:shd w:val="clear" w:color="auto" w:fill="auto"/>
            <w:vAlign w:val="center"/>
            <w:hideMark/>
          </w:tcPr>
          <w:p w14:paraId="6D2AA02D" w14:textId="77777777" w:rsidR="00E56C4B" w:rsidRPr="00237F3F" w:rsidRDefault="00E56C4B" w:rsidP="00A63E9E">
            <w:pPr>
              <w:pStyle w:val="NoSpacing"/>
              <w:rPr>
                <w:rFonts w:ascii="Arial" w:hAnsi="Arial"/>
                <w:sz w:val="20"/>
                <w:szCs w:val="20"/>
                <w:lang w:val="en-US"/>
              </w:rPr>
            </w:pPr>
            <w:r w:rsidRPr="00237F3F">
              <w:rPr>
                <w:rFonts w:ascii="Arial" w:hAnsi="Arial"/>
                <w:sz w:val="20"/>
                <w:szCs w:val="20"/>
                <w:lang w:val="en-US"/>
              </w:rPr>
              <w:t>Qualitative review</w:t>
            </w:r>
          </w:p>
        </w:tc>
        <w:tc>
          <w:tcPr>
            <w:tcW w:w="1865" w:type="dxa"/>
            <w:tcBorders>
              <w:top w:val="nil"/>
              <w:left w:val="nil"/>
              <w:bottom w:val="single" w:sz="4" w:space="0" w:color="auto"/>
              <w:right w:val="single" w:sz="4" w:space="0" w:color="auto"/>
            </w:tcBorders>
            <w:shd w:val="clear" w:color="auto" w:fill="auto"/>
            <w:noWrap/>
            <w:vAlign w:val="center"/>
            <w:hideMark/>
          </w:tcPr>
          <w:p w14:paraId="174FDD34" w14:textId="77777777" w:rsidR="00E56C4B" w:rsidRPr="00237F3F" w:rsidRDefault="00E56C4B" w:rsidP="00A63E9E">
            <w:pPr>
              <w:pStyle w:val="NoSpacing"/>
              <w:jc w:val="center"/>
              <w:rPr>
                <w:rFonts w:ascii="Arial" w:hAnsi="Arial"/>
                <w:sz w:val="20"/>
                <w:szCs w:val="20"/>
                <w:lang w:val="en-US"/>
              </w:rPr>
            </w:pPr>
            <w:r w:rsidRPr="00237F3F">
              <w:rPr>
                <w:rFonts w:ascii="Arial" w:hAnsi="Arial"/>
                <w:sz w:val="20"/>
                <w:szCs w:val="20"/>
                <w:lang w:val="en-US"/>
              </w:rPr>
              <w:t>2019</w:t>
            </w:r>
          </w:p>
        </w:tc>
      </w:tr>
      <w:tr w:rsidR="00E56C4B" w:rsidRPr="00237F3F" w14:paraId="1A02ACBF" w14:textId="77777777" w:rsidTr="00CA3380">
        <w:trPr>
          <w:trHeight w:val="1160"/>
          <w:jc w:val="center"/>
        </w:trPr>
        <w:tc>
          <w:tcPr>
            <w:tcW w:w="4580" w:type="dxa"/>
            <w:tcBorders>
              <w:top w:val="nil"/>
              <w:left w:val="single" w:sz="4" w:space="0" w:color="auto"/>
              <w:bottom w:val="single" w:sz="4" w:space="0" w:color="auto"/>
              <w:right w:val="single" w:sz="4" w:space="0" w:color="auto"/>
            </w:tcBorders>
            <w:shd w:val="clear" w:color="auto" w:fill="auto"/>
            <w:vAlign w:val="center"/>
            <w:hideMark/>
          </w:tcPr>
          <w:p w14:paraId="261AD06C" w14:textId="77777777" w:rsidR="00E56C4B" w:rsidRPr="00237F3F" w:rsidRDefault="00E56C4B" w:rsidP="00A63E9E">
            <w:pPr>
              <w:pStyle w:val="NoSpacing"/>
              <w:rPr>
                <w:rFonts w:ascii="Arial" w:hAnsi="Arial"/>
                <w:sz w:val="20"/>
                <w:szCs w:val="20"/>
                <w:lang w:val="en-US"/>
              </w:rPr>
            </w:pPr>
            <w:r w:rsidRPr="00237F3F">
              <w:rPr>
                <w:rFonts w:ascii="Arial" w:hAnsi="Arial"/>
                <w:sz w:val="20"/>
                <w:szCs w:val="20"/>
                <w:lang w:val="en-US"/>
              </w:rPr>
              <w:t xml:space="preserve">Methadone and buprenorphine discontinuation among postpartum women with opioid use disorder </w:t>
            </w:r>
            <w:r w:rsidRPr="00237F3F">
              <w:rPr>
                <w:rFonts w:ascii="Arial" w:hAnsi="Arial"/>
                <w:sz w:val="20"/>
                <w:szCs w:val="20"/>
                <w:lang w:val="en-US"/>
              </w:rPr>
              <w:fldChar w:fldCharType="begin"/>
            </w:r>
            <w:r w:rsidRPr="00237F3F">
              <w:rPr>
                <w:rFonts w:ascii="Arial" w:hAnsi="Arial"/>
                <w:sz w:val="20"/>
                <w:szCs w:val="20"/>
                <w:lang w:val="en-US"/>
              </w:rPr>
              <w:instrText xml:space="preserve"> ADDIN ZOTERO_ITEM CSL_CITATION {"citationID":"inCbSVYS","properties":{"formattedCitation":"\\super 2\\nosupersub{}","plainCitation":"2","noteIndex":0},"citationItems":[{"id":4009,"uris":["http://zotero.org/users/4801628/items/D5JGS734"],"itemData":{"id":4009,"type":"article-journal","abstract":"BACKGROUND: The postpartum year is a vulnerable period for women with opioid use disorder, with increased rates of fatal and nonfatal overdose; however, data on the continuation of medications for opioid use disorder on a population level are limited.\nOBJECTIVE: This study aimed to examine the effect of discontinuing methadone and buprenorphine in women with opioid use disorder in the year following delivery and determine the extent to which maternal and infant characteristics are associated with time to discontinuation of medications for opioid use disorder.\nSTUDY DESIGN: This population-based retrospective cohort study used linked administrative data of 211,096 deliveries in Massachusetts between 2011 and 2014 to examine the adherence to medications for opioid use disorder. Individuals receiving medications for opioid use disorder after delivery were included in the study. Here, demographic, psychosocial, prenatal, and delivery characteristics are described. Kaplan-Meier survival analysis and Cox regression modeling were used to examine factors associated with medication discontinuation.\nRESULTS: A total of 2314 women who received medications for opioid use disorder at delivery were included in our study. Overall, 1484 women (64.1%) continued receiving medications for opioid use disorder for a full 12 months following delivery. The rate of continued medication use varied from 34% if women started on medications for opioid use disorder the month before delivery to 80% if the medications were used throughout pregnancy. Kaplan-Meier survival curves differed by maternal race and ethnicity (the 12-month continuation probability was .65 for White non-Hispanic women and .51 for non-White women; P&lt;.001) and duration of use of prenatal medications for opioid use disorder (12-month continuation probability was .78 for women with full prenatal engagement and .60 and .44 for those receiving medications for opioid use disorder ≥5 months [but not throughout pregnancy] and ≤4 months prenatally, respectively; P&lt;.001). In all multivariable models, duration of receipt of prenatal medications for opioid use disorder (≤4 months vs throughout pregnancy: adjusted hazard ratio, 3.26; 95% confidence interval, 2.72-3.91) and incarceration (incarceration during pregnancy or after delivery vs none: adjusted hazard ratio, 1.79; 95% confidence interval, 1.52-2.12) were most strongly associated with the discontinuation of medications for opioid use disorder.\nCONCLUSION: Almost two-thirds of women with opioid use disorder continued using medications for opioid use disorder for a full year after delivery; however, the rates of medication continuation varied significantly by race and ethnicity, degree of use of prenatal medications for opioid use disorder, and incarceration status. Prioritizing medication continuation across the perinatal continuum, enhancing sex-specific and family-friendly recovery supports, and expanding access to medications for opioid use disorder despite being incarcerated can help improve postpartum medication adherence.","container-title":"American Journal of Obstetrics and Gynecology","DOI":"10.1016/j.ajog.2021.04.210","ISSN":"1097-6868","issue":"4","journalAbbreviation":"Am J Obstet Gynecol","language":"eng","note":"PMID: 33845029\nPMCID: PMC8492487","page":"424.e1-424.e12","source":"PubMed","title":"Methadone and buprenorphine discontinuation among postpartum women with opioid use disorder","volume":"225","author":[{"family":"Schiff","given":"Davida M."},{"family":"Nielsen","given":"Timothy C."},{"family":"Hoeppner","given":"Bettina B."},{"family":"Terplan","given":"Mishka"},{"family":"Hadland","given":"Scott E."},{"family":"Bernson","given":"Dana"},{"family":"Greenfield","given":"Shelly F."},{"family":"Bernstein","given":"Judith"},{"family":"Bharel","given":"Monica"},{"family":"Reddy","given":"Julia"},{"family":"Taveras","given":"Elsie M."},{"family":"Kelly","given":"John F."},{"family":"Wilens","given":"Timothy E."}],"issued":{"date-parts":[["2021",10]]}},"label":"page"}],"schema":"https://github.com/citation-style-language/schema/raw/master/csl-citation.json"} </w:instrText>
            </w:r>
            <w:r w:rsidRPr="00237F3F">
              <w:rPr>
                <w:rFonts w:ascii="Arial" w:hAnsi="Arial"/>
                <w:sz w:val="20"/>
                <w:szCs w:val="20"/>
                <w:lang w:val="en-US"/>
              </w:rPr>
              <w:fldChar w:fldCharType="separate"/>
            </w:r>
            <w:r w:rsidRPr="00237F3F">
              <w:rPr>
                <w:rFonts w:ascii="Arial" w:hAnsi="Arial"/>
                <w:sz w:val="20"/>
                <w:szCs w:val="20"/>
                <w:vertAlign w:val="superscript"/>
              </w:rPr>
              <w:t>2</w:t>
            </w:r>
            <w:r w:rsidRPr="00237F3F">
              <w:rPr>
                <w:rFonts w:ascii="Arial" w:hAnsi="Arial"/>
                <w:sz w:val="20"/>
                <w:szCs w:val="20"/>
                <w:lang w:val="en-US"/>
              </w:rPr>
              <w:fldChar w:fldCharType="end"/>
            </w:r>
          </w:p>
        </w:tc>
        <w:tc>
          <w:tcPr>
            <w:tcW w:w="2280" w:type="dxa"/>
            <w:tcBorders>
              <w:top w:val="nil"/>
              <w:left w:val="single" w:sz="4" w:space="0" w:color="auto"/>
              <w:bottom w:val="single" w:sz="4" w:space="0" w:color="auto"/>
              <w:right w:val="single" w:sz="4" w:space="0" w:color="auto"/>
            </w:tcBorders>
            <w:shd w:val="clear" w:color="auto" w:fill="auto"/>
            <w:vAlign w:val="center"/>
            <w:hideMark/>
          </w:tcPr>
          <w:p w14:paraId="6DBA8298" w14:textId="77777777" w:rsidR="00E56C4B" w:rsidRPr="00237F3F" w:rsidRDefault="00E56C4B" w:rsidP="00A63E9E">
            <w:pPr>
              <w:pStyle w:val="NoSpacing"/>
              <w:rPr>
                <w:rFonts w:ascii="Arial" w:hAnsi="Arial"/>
                <w:sz w:val="20"/>
                <w:szCs w:val="20"/>
                <w:lang w:val="en-US"/>
              </w:rPr>
            </w:pPr>
            <w:r w:rsidRPr="00237F3F">
              <w:rPr>
                <w:rFonts w:ascii="Arial" w:hAnsi="Arial"/>
                <w:sz w:val="20"/>
                <w:szCs w:val="20"/>
                <w:lang w:val="en-US"/>
              </w:rPr>
              <w:t>Retrospective</w:t>
            </w:r>
          </w:p>
        </w:tc>
        <w:tc>
          <w:tcPr>
            <w:tcW w:w="1865" w:type="dxa"/>
            <w:tcBorders>
              <w:top w:val="nil"/>
              <w:left w:val="nil"/>
              <w:bottom w:val="single" w:sz="4" w:space="0" w:color="auto"/>
              <w:right w:val="single" w:sz="4" w:space="0" w:color="auto"/>
            </w:tcBorders>
            <w:shd w:val="clear" w:color="auto" w:fill="auto"/>
            <w:noWrap/>
            <w:vAlign w:val="center"/>
            <w:hideMark/>
          </w:tcPr>
          <w:p w14:paraId="2730E660" w14:textId="77777777" w:rsidR="00E56C4B" w:rsidRPr="00237F3F" w:rsidRDefault="00E56C4B" w:rsidP="00A63E9E">
            <w:pPr>
              <w:pStyle w:val="NoSpacing"/>
              <w:jc w:val="center"/>
              <w:rPr>
                <w:rFonts w:ascii="Arial" w:hAnsi="Arial"/>
                <w:sz w:val="20"/>
                <w:szCs w:val="20"/>
                <w:lang w:val="en-US"/>
              </w:rPr>
            </w:pPr>
            <w:r w:rsidRPr="00237F3F">
              <w:rPr>
                <w:rFonts w:ascii="Arial" w:hAnsi="Arial"/>
                <w:sz w:val="20"/>
                <w:szCs w:val="20"/>
                <w:lang w:val="en-US"/>
              </w:rPr>
              <w:t>2021</w:t>
            </w:r>
          </w:p>
        </w:tc>
      </w:tr>
      <w:tr w:rsidR="00E56C4B" w:rsidRPr="00237F3F" w14:paraId="7B3DCB5F" w14:textId="77777777" w:rsidTr="00CA3380">
        <w:trPr>
          <w:trHeight w:val="1412"/>
          <w:jc w:val="center"/>
        </w:trPr>
        <w:tc>
          <w:tcPr>
            <w:tcW w:w="4580" w:type="dxa"/>
            <w:tcBorders>
              <w:top w:val="nil"/>
              <w:left w:val="single" w:sz="4" w:space="0" w:color="auto"/>
              <w:bottom w:val="single" w:sz="4" w:space="0" w:color="auto"/>
              <w:right w:val="single" w:sz="4" w:space="0" w:color="auto"/>
            </w:tcBorders>
            <w:shd w:val="clear" w:color="auto" w:fill="auto"/>
            <w:vAlign w:val="center"/>
            <w:hideMark/>
          </w:tcPr>
          <w:p w14:paraId="73A9D3E1" w14:textId="77777777" w:rsidR="00E56C4B" w:rsidRPr="00237F3F" w:rsidRDefault="00E56C4B" w:rsidP="00A63E9E">
            <w:pPr>
              <w:pStyle w:val="NoSpacing"/>
              <w:rPr>
                <w:rFonts w:ascii="Arial" w:hAnsi="Arial"/>
                <w:sz w:val="20"/>
                <w:szCs w:val="20"/>
                <w:lang w:val="en-US"/>
              </w:rPr>
            </w:pPr>
            <w:r w:rsidRPr="00237F3F">
              <w:rPr>
                <w:rFonts w:ascii="Arial" w:hAnsi="Arial"/>
                <w:sz w:val="20"/>
                <w:szCs w:val="20"/>
                <w:lang w:val="en-US"/>
              </w:rPr>
              <w:t xml:space="preserve">Psychiatric comorbidities and their treatment predict buprenorphine continuation among postpartum people with opioid use disorder </w:t>
            </w:r>
            <w:r w:rsidRPr="00237F3F">
              <w:rPr>
                <w:rFonts w:ascii="Arial" w:hAnsi="Arial"/>
                <w:sz w:val="20"/>
                <w:szCs w:val="20"/>
                <w:lang w:val="en-US"/>
              </w:rPr>
              <w:fldChar w:fldCharType="begin"/>
            </w:r>
            <w:r w:rsidRPr="00237F3F">
              <w:rPr>
                <w:rFonts w:ascii="Arial" w:hAnsi="Arial"/>
                <w:sz w:val="20"/>
                <w:szCs w:val="20"/>
                <w:lang w:val="en-US"/>
              </w:rPr>
              <w:instrText xml:space="preserve"> ADDIN ZOTERO_ITEM CSL_CITATION {"citationID":"Ss8c0BLl","properties":{"formattedCitation":"\\super 3\\nosupersub{}","plainCitation":"3","noteIndex":0},"citationItems":[{"id":4018,"uris":["http://zotero.org/users/4801628/items/NKVK97YX"],"itemData":{"id":4018,"type":"article-journal","abstract":"BACKGROUND: Opioid use disorder (OUD) is a growing crisis among pregnant and postpartum people. Psychiatric comorbidities are common, yet how they impact OUD treatment outcomes is not well characterized. The aim of this study was to assess the association of psychiatric comorbidities and receipt of psychiatric treatment with buprenorphine continuation through one year postpartum among a sample of people with OUD.\nMETHODS: A subsample was identified from a larger retrospective cohort of patients receiving buprenorphine for OUD at the time of delivery from an academic medical center between 2017 and 2020. Medical record abstractions were conducted during pregnancy through one year postpartum. Independent variables included any psychiatric diagnosis and postpartum receipt of psychiatric treatment (medication or behavioral health). The primary outcome was week of buprenorphine discontinuation. Cox Proportional Hazard models were used.\nRESULTS: Of 138 patients, 71.8% had a psychiatric condition and 35.5% continued buprenorphine for a full year postpartum. Postpartum buprenorphine continuation was associated with (a) Psychiatric co-morbidity (buprenorphine discontinuation HR 0.49; 95% CI 0.29, 0.82), (b) Receipt of psychiatric medications in weeks 39-52 postpartum (buprenorphine discontinuation HR 0.21; 95% CI 0.06, 0.83), and (c) Receipt of behavioral health therapy in weeks 9-38 postpartum (buprenorphine discontinuation HR 0.40; 95% CI 0.18, 0.90).\nCONCLUSION: Our work suggests a dynamic relationship between OUD treatment outcomes, psychiatric comorbidities and receipt of psychiatric treatments through the highly vulnerable postpartum period. Clinicians and researchers alike should work to advance patient-centered engagement in integrated care models tailored for this unique population.","container-title":"Drug and Alcohol Dependence Reports","DOI":"10.1016/j.dadr.2022.100121","ISSN":"2772-7246","journalAbbreviation":"Drug Alcohol Depend Rep","language":"eng","note":"PMID: 36644222\nPMCID: PMC9835555","page":"100121","source":"PubMed","title":"Psychiatric comorbidities and their treatment predict buprenorphine continuation among postpartum people with opioid use disorder","volume":"5","author":[{"family":"Shadowen","given":"Hannah"},{"family":"Violante","given":"Stephanie"},{"family":"Gataric","given":"Andrea"},{"family":"Goulding","given":"Alison N."},{"family":"Martin","given":"Caitlin E."}],"issued":{"date-parts":[["2022",12]]}},"label":"page"}],"schema":"https://github.com/citation-style-language/schema/raw/master/csl-citation.json"} </w:instrText>
            </w:r>
            <w:r w:rsidRPr="00237F3F">
              <w:rPr>
                <w:rFonts w:ascii="Arial" w:hAnsi="Arial"/>
                <w:sz w:val="20"/>
                <w:szCs w:val="20"/>
                <w:lang w:val="en-US"/>
              </w:rPr>
              <w:fldChar w:fldCharType="separate"/>
            </w:r>
            <w:r w:rsidRPr="00237F3F">
              <w:rPr>
                <w:rFonts w:ascii="Arial" w:hAnsi="Arial"/>
                <w:sz w:val="20"/>
                <w:szCs w:val="20"/>
                <w:vertAlign w:val="superscript"/>
              </w:rPr>
              <w:t>3</w:t>
            </w:r>
            <w:r w:rsidRPr="00237F3F">
              <w:rPr>
                <w:rFonts w:ascii="Arial" w:hAnsi="Arial"/>
                <w:sz w:val="20"/>
                <w:szCs w:val="20"/>
                <w:lang w:val="en-US"/>
              </w:rPr>
              <w:fldChar w:fldCharType="end"/>
            </w:r>
          </w:p>
        </w:tc>
        <w:tc>
          <w:tcPr>
            <w:tcW w:w="2280" w:type="dxa"/>
            <w:tcBorders>
              <w:top w:val="nil"/>
              <w:left w:val="single" w:sz="4" w:space="0" w:color="auto"/>
              <w:bottom w:val="single" w:sz="4" w:space="0" w:color="auto"/>
              <w:right w:val="single" w:sz="4" w:space="0" w:color="auto"/>
            </w:tcBorders>
            <w:shd w:val="clear" w:color="auto" w:fill="auto"/>
            <w:vAlign w:val="center"/>
            <w:hideMark/>
          </w:tcPr>
          <w:p w14:paraId="55325D4B" w14:textId="77777777" w:rsidR="00E56C4B" w:rsidRPr="00237F3F" w:rsidRDefault="00E56C4B" w:rsidP="00A63E9E">
            <w:pPr>
              <w:pStyle w:val="NoSpacing"/>
              <w:rPr>
                <w:rFonts w:ascii="Arial" w:hAnsi="Arial"/>
                <w:sz w:val="20"/>
                <w:szCs w:val="20"/>
                <w:lang w:val="en-US"/>
              </w:rPr>
            </w:pPr>
            <w:r w:rsidRPr="00237F3F">
              <w:rPr>
                <w:rFonts w:ascii="Arial" w:hAnsi="Arial"/>
                <w:sz w:val="20"/>
                <w:szCs w:val="20"/>
                <w:lang w:val="en-US"/>
              </w:rPr>
              <w:t>Chart review</w:t>
            </w:r>
          </w:p>
        </w:tc>
        <w:tc>
          <w:tcPr>
            <w:tcW w:w="1865" w:type="dxa"/>
            <w:tcBorders>
              <w:top w:val="nil"/>
              <w:left w:val="nil"/>
              <w:bottom w:val="single" w:sz="4" w:space="0" w:color="auto"/>
              <w:right w:val="single" w:sz="4" w:space="0" w:color="auto"/>
            </w:tcBorders>
            <w:shd w:val="clear" w:color="auto" w:fill="auto"/>
            <w:noWrap/>
            <w:vAlign w:val="center"/>
            <w:hideMark/>
          </w:tcPr>
          <w:p w14:paraId="0831D825" w14:textId="77777777" w:rsidR="00E56C4B" w:rsidRPr="00237F3F" w:rsidRDefault="00E56C4B" w:rsidP="00A63E9E">
            <w:pPr>
              <w:pStyle w:val="NoSpacing"/>
              <w:jc w:val="center"/>
              <w:rPr>
                <w:rFonts w:ascii="Arial" w:hAnsi="Arial"/>
                <w:sz w:val="20"/>
                <w:szCs w:val="20"/>
                <w:lang w:val="en-US"/>
              </w:rPr>
            </w:pPr>
            <w:r w:rsidRPr="00237F3F">
              <w:rPr>
                <w:rFonts w:ascii="Arial" w:hAnsi="Arial"/>
                <w:sz w:val="20"/>
                <w:szCs w:val="20"/>
                <w:lang w:val="en-US"/>
              </w:rPr>
              <w:t>2022</w:t>
            </w:r>
          </w:p>
        </w:tc>
      </w:tr>
      <w:tr w:rsidR="00E56C4B" w:rsidRPr="00237F3F" w14:paraId="7EE68A39" w14:textId="77777777" w:rsidTr="00CA3380">
        <w:trPr>
          <w:trHeight w:val="1637"/>
          <w:jc w:val="center"/>
        </w:trPr>
        <w:tc>
          <w:tcPr>
            <w:tcW w:w="4580" w:type="dxa"/>
            <w:tcBorders>
              <w:top w:val="nil"/>
              <w:left w:val="single" w:sz="4" w:space="0" w:color="auto"/>
              <w:bottom w:val="single" w:sz="4" w:space="0" w:color="auto"/>
              <w:right w:val="single" w:sz="4" w:space="0" w:color="auto"/>
            </w:tcBorders>
            <w:shd w:val="clear" w:color="auto" w:fill="auto"/>
            <w:vAlign w:val="center"/>
            <w:hideMark/>
          </w:tcPr>
          <w:p w14:paraId="0CAFE3BE" w14:textId="77777777" w:rsidR="00E56C4B" w:rsidRPr="00237F3F" w:rsidRDefault="00E56C4B" w:rsidP="00A63E9E">
            <w:pPr>
              <w:pStyle w:val="NoSpacing"/>
              <w:rPr>
                <w:rFonts w:ascii="Arial" w:hAnsi="Arial"/>
                <w:sz w:val="20"/>
                <w:szCs w:val="20"/>
                <w:lang w:val="en-US"/>
              </w:rPr>
            </w:pPr>
            <w:r w:rsidRPr="00237F3F">
              <w:rPr>
                <w:rFonts w:ascii="Arial" w:hAnsi="Arial"/>
                <w:sz w:val="20"/>
                <w:szCs w:val="20"/>
                <w:lang w:val="en-US"/>
              </w:rPr>
              <w:t xml:space="preserve">The association of cannabis use late in pregnancy with engagement and retention in perinatal substance use disorder care for opioid use disorder: </w:t>
            </w:r>
          </w:p>
          <w:p w14:paraId="52C0969C" w14:textId="77777777" w:rsidR="00E56C4B" w:rsidRPr="00237F3F" w:rsidRDefault="00E56C4B" w:rsidP="00A63E9E">
            <w:pPr>
              <w:pStyle w:val="NoSpacing"/>
              <w:rPr>
                <w:rFonts w:ascii="Arial" w:hAnsi="Arial"/>
                <w:sz w:val="20"/>
                <w:szCs w:val="20"/>
                <w:lang w:val="en-US"/>
              </w:rPr>
            </w:pPr>
            <w:r w:rsidRPr="00237F3F">
              <w:rPr>
                <w:rFonts w:ascii="Arial" w:hAnsi="Arial"/>
                <w:sz w:val="20"/>
                <w:szCs w:val="20"/>
                <w:lang w:val="en-US"/>
              </w:rPr>
              <w:t xml:space="preserve">A cohort comparison </w:t>
            </w:r>
            <w:r w:rsidRPr="00237F3F">
              <w:rPr>
                <w:rFonts w:ascii="Arial" w:hAnsi="Arial"/>
                <w:sz w:val="20"/>
                <w:szCs w:val="20"/>
                <w:lang w:val="en-US"/>
              </w:rPr>
              <w:fldChar w:fldCharType="begin"/>
            </w:r>
            <w:r w:rsidRPr="00237F3F">
              <w:rPr>
                <w:rFonts w:ascii="Arial" w:hAnsi="Arial"/>
                <w:sz w:val="20"/>
                <w:szCs w:val="20"/>
                <w:lang w:val="en-US"/>
              </w:rPr>
              <w:instrText xml:space="preserve"> ADDIN ZOTERO_ITEM CSL_CITATION {"citationID":"ViYu2EMK","properties":{"formattedCitation":"\\super 4\\nosupersub{}","plainCitation":"4","noteIndex":0},"citationItems":[{"id":4055,"uris":["http://zotero.org/users/4801628/items/3BHDVHZI"],"itemData":{"id":4055,"type":"article-journal","container-title":"Journal of Substance Abuse Treatment","DOI":"10.1016/j.jsat.2020.108098","ISSN":"0740-5472, 1873-6483","journalAbbreviation":"Journal of Substance Abuse Treatment","language":"English","note":"publisher: Elsevier\nPMID: 32811635","source":"www.jsatjournal.com","title":"The association of cannabis use late in pregnancy with engagement and retention in perinatal substance use disorder care for opioid use disorder: A cohort comparison","title-short":"The association of cannabis use late in pregnancy with engagement and retention in perinatal substance use disorder care for opioid use disorder","URL":"https://www.jsatjournal.com/article/S0740-5472(20)30354-8/fulltext","volume":"117","author":[{"family":"Galvin","given":"Shelley L."},{"family":"Ramage","given":"Melinda"},{"family":"Mazure","given":"Emily"},{"family":"Coulson","given":"Carol C."}],"accessed":{"date-parts":[["2023",2,10]]},"issued":{"date-parts":[["2020",10,1]]}},"label":"page"}],"schema":"https://github.com/citation-style-language/schema/raw/master/csl-citation.json"} </w:instrText>
            </w:r>
            <w:r w:rsidRPr="00237F3F">
              <w:rPr>
                <w:rFonts w:ascii="Arial" w:hAnsi="Arial"/>
                <w:sz w:val="20"/>
                <w:szCs w:val="20"/>
                <w:lang w:val="en-US"/>
              </w:rPr>
              <w:fldChar w:fldCharType="separate"/>
            </w:r>
            <w:r w:rsidRPr="00237F3F">
              <w:rPr>
                <w:rFonts w:ascii="Arial" w:hAnsi="Arial"/>
                <w:sz w:val="20"/>
                <w:szCs w:val="20"/>
                <w:vertAlign w:val="superscript"/>
              </w:rPr>
              <w:t>4</w:t>
            </w:r>
            <w:r w:rsidRPr="00237F3F">
              <w:rPr>
                <w:rFonts w:ascii="Arial" w:hAnsi="Arial"/>
                <w:sz w:val="20"/>
                <w:szCs w:val="20"/>
                <w:lang w:val="en-US"/>
              </w:rPr>
              <w:fldChar w:fldCharType="end"/>
            </w:r>
          </w:p>
        </w:tc>
        <w:tc>
          <w:tcPr>
            <w:tcW w:w="2280" w:type="dxa"/>
            <w:tcBorders>
              <w:top w:val="nil"/>
              <w:left w:val="single" w:sz="4" w:space="0" w:color="auto"/>
              <w:bottom w:val="single" w:sz="4" w:space="0" w:color="auto"/>
              <w:right w:val="single" w:sz="4" w:space="0" w:color="auto"/>
            </w:tcBorders>
            <w:shd w:val="clear" w:color="auto" w:fill="auto"/>
            <w:vAlign w:val="center"/>
            <w:hideMark/>
          </w:tcPr>
          <w:p w14:paraId="415ECD6B" w14:textId="77777777" w:rsidR="00E56C4B" w:rsidRPr="00237F3F" w:rsidRDefault="00E56C4B" w:rsidP="00A63E9E">
            <w:pPr>
              <w:pStyle w:val="NoSpacing"/>
              <w:rPr>
                <w:rFonts w:ascii="Arial" w:hAnsi="Arial"/>
                <w:sz w:val="20"/>
                <w:szCs w:val="20"/>
                <w:lang w:val="en-US"/>
              </w:rPr>
            </w:pPr>
            <w:r w:rsidRPr="00237F3F">
              <w:rPr>
                <w:rFonts w:ascii="Arial" w:hAnsi="Arial"/>
                <w:sz w:val="20"/>
                <w:szCs w:val="20"/>
                <w:lang w:val="en-US"/>
              </w:rPr>
              <w:t>Cohort study</w:t>
            </w:r>
          </w:p>
        </w:tc>
        <w:tc>
          <w:tcPr>
            <w:tcW w:w="1865" w:type="dxa"/>
            <w:tcBorders>
              <w:top w:val="nil"/>
              <w:left w:val="nil"/>
              <w:bottom w:val="single" w:sz="4" w:space="0" w:color="auto"/>
              <w:right w:val="single" w:sz="4" w:space="0" w:color="auto"/>
            </w:tcBorders>
            <w:shd w:val="clear" w:color="auto" w:fill="auto"/>
            <w:noWrap/>
            <w:vAlign w:val="center"/>
            <w:hideMark/>
          </w:tcPr>
          <w:p w14:paraId="6CFB472D" w14:textId="77777777" w:rsidR="00E56C4B" w:rsidRPr="00237F3F" w:rsidRDefault="00E56C4B" w:rsidP="00A63E9E">
            <w:pPr>
              <w:pStyle w:val="NoSpacing"/>
              <w:jc w:val="center"/>
              <w:rPr>
                <w:rFonts w:ascii="Arial" w:hAnsi="Arial"/>
                <w:sz w:val="20"/>
                <w:szCs w:val="20"/>
                <w:lang w:val="en-US"/>
              </w:rPr>
            </w:pPr>
            <w:r w:rsidRPr="00237F3F">
              <w:rPr>
                <w:rFonts w:ascii="Arial" w:hAnsi="Arial"/>
                <w:sz w:val="20"/>
                <w:szCs w:val="20"/>
                <w:lang w:val="en-US"/>
              </w:rPr>
              <w:t>2020</w:t>
            </w:r>
          </w:p>
        </w:tc>
      </w:tr>
      <w:tr w:rsidR="00E56C4B" w:rsidRPr="00237F3F" w14:paraId="55F331F8" w14:textId="77777777" w:rsidTr="00CA3380">
        <w:trPr>
          <w:trHeight w:val="1520"/>
          <w:jc w:val="center"/>
        </w:trPr>
        <w:tc>
          <w:tcPr>
            <w:tcW w:w="4580" w:type="dxa"/>
            <w:tcBorders>
              <w:top w:val="nil"/>
              <w:left w:val="single" w:sz="4" w:space="0" w:color="auto"/>
              <w:bottom w:val="single" w:sz="4" w:space="0" w:color="auto"/>
              <w:right w:val="single" w:sz="4" w:space="0" w:color="auto"/>
            </w:tcBorders>
            <w:shd w:val="clear" w:color="auto" w:fill="auto"/>
            <w:vAlign w:val="center"/>
            <w:hideMark/>
          </w:tcPr>
          <w:p w14:paraId="6D5196BA" w14:textId="77777777" w:rsidR="00E56C4B" w:rsidRPr="00237F3F" w:rsidRDefault="00E56C4B" w:rsidP="00A63E9E">
            <w:pPr>
              <w:pStyle w:val="NoSpacing"/>
              <w:rPr>
                <w:rFonts w:ascii="Arial" w:hAnsi="Arial"/>
                <w:sz w:val="20"/>
                <w:szCs w:val="20"/>
                <w:lang w:val="en-US"/>
              </w:rPr>
            </w:pPr>
            <w:r w:rsidRPr="00237F3F">
              <w:rPr>
                <w:rFonts w:ascii="Arial" w:hAnsi="Arial"/>
                <w:sz w:val="20"/>
                <w:szCs w:val="20"/>
                <w:lang w:val="en-US"/>
              </w:rPr>
              <w:t xml:space="preserve">Association of State Child Abuse Policies and Mandated Reporting Policies With Prenatal and Postpartum Care Among Women Who Engaged in Substance Use During Pregnancy </w:t>
            </w:r>
            <w:r w:rsidRPr="00237F3F">
              <w:rPr>
                <w:rFonts w:ascii="Arial" w:hAnsi="Arial"/>
                <w:sz w:val="20"/>
                <w:szCs w:val="20"/>
                <w:lang w:val="en-US"/>
              </w:rPr>
              <w:fldChar w:fldCharType="begin"/>
            </w:r>
            <w:r w:rsidRPr="00237F3F">
              <w:rPr>
                <w:rFonts w:ascii="Arial" w:hAnsi="Arial"/>
                <w:sz w:val="20"/>
                <w:szCs w:val="20"/>
                <w:lang w:val="en-US"/>
              </w:rPr>
              <w:instrText xml:space="preserve"> ADDIN ZOTERO_ITEM CSL_CITATION {"citationID":"sdHAPiue","properties":{"formattedCitation":"\\super 5\\nosupersub{}","plainCitation":"5","noteIndex":0},"citationItems":[{"id":4145,"uris":["http://zotero.org/users/4801628/items/R54NKC5M"],"itemData":{"id":4145,"type":"article-journal","abstract":"OBJECTIVE To examine the association of state child abuse policies and mandated reporting policies with prenatal and postpartum care among women who engaged in substance use during pregnancy. DESIGN, SETTING, AND PARTICIPANTS In this cross-sectional study, data from the 2016-2019 Pregnancy Risk Assessment Monitoring System survey were analyzed. The study population included 4155 women from 23 states who reported substance use during pregnancy. Data were analyzed between August and November 2021. EXPOSURES Delivery in a state with a child abuse policy only (n = 6), a mandated reporting policy only (n = 4), both policies (n = 7), or neither policy (n = 5). One state switched from a mandated reporting policy only to having both policies. MAIN OUTCOMES AND MEASURES Month of gestation at prenatal care initiation (ie, months 1-10, with a higher number of months indicating later initiation), receipt of adequate prenatal care, and receipt of a postpartum health care visit 4 to 6 weeks after delivery. Sample characteristics were calculated using unweighted frequencies and weighted percentages and means. Associations of state policies with the outcomes were examined using generalized linear regression with generalized estimating equations, adjusting for potential confounders and accounting for the complex sampling design of the Pregnancy Risk Assessment Monitoring System survey.\nRESULTS The study sample included 4155 women who reported substance use during pregnancy; 33.9% of these women delivered in states with a child abuse policy only, 16.4% in states with a mandated reporting policy only, 32.9% in states with both policies, and 16.8% in states with neither policy. Overall, 14.7% of women were Black, 69.0% were White, and 64.6% were aged 18 to 29 years at delivery. Women who delivered in states with a child abuse policy only, mandated reporting policy only, or both policies initiated prenatal care at a later month of gestation (β = 0.44 [95% CI, 0.10-0.78], 0.32 [95% CI, 0.04-0.59], and 0.40 [95% CI, 0.09-0.72], respectively) and had a lower likelihood of adequate prenatal care (risk ratio, 0.85 [95% CI, 0.79-0.91], 0.94 [95% CI, 0.87-1.01], and 0.95 [95% CI, 0.89-1.03], respectively) and a postpartum health care visit (risk ratio, 0.89 [95% CI, 0.82-0.96], 0.89 [95% CI, 0.80-0.98], and 0.92 [95% CI, 0.83-1.02], respectively) compared with women who delivered in states with neither policy.\nCONCLUSIONS AND RELEVANCE The results indicate that state child abuse policies and mandated reporting policies are associated with reduced receipt of prenatal and postpartum care among women who engage in substance use during pregnancy.","container-title":"JAMA Pediatrics","DOI":"10.1001/jamapediatrics.2022.3396","ISSN":"2168-6203","issue":"11","journalAbbreviation":"JAMA Pediatr","language":"en","page":"1123","source":"DOI.org (Crossref)","title":"Association of State Child Abuse Policies and Mandated Reporting Policies With Prenatal and Postpartum Care Among Women Who Engaged in Substance Use During Pregnancy","volume":"176","author":[{"family":"Austin","given":"Anna E."},{"family":"Naumann","given":"Rebecca B."},{"family":"Simmons","given":"Elizabeth"}],"issued":{"date-parts":[["2022",11,1]]}},"label":"page"}],"schema":"https://github.com/citation-style-language/schema/raw/master/csl-citation.json"} </w:instrText>
            </w:r>
            <w:r w:rsidRPr="00237F3F">
              <w:rPr>
                <w:rFonts w:ascii="Arial" w:hAnsi="Arial"/>
                <w:sz w:val="20"/>
                <w:szCs w:val="20"/>
                <w:lang w:val="en-US"/>
              </w:rPr>
              <w:fldChar w:fldCharType="separate"/>
            </w:r>
            <w:r w:rsidRPr="00237F3F">
              <w:rPr>
                <w:rFonts w:ascii="Arial" w:hAnsi="Arial"/>
                <w:sz w:val="20"/>
                <w:szCs w:val="20"/>
                <w:vertAlign w:val="superscript"/>
              </w:rPr>
              <w:t>5</w:t>
            </w:r>
            <w:r w:rsidRPr="00237F3F">
              <w:rPr>
                <w:rFonts w:ascii="Arial" w:hAnsi="Arial"/>
                <w:sz w:val="20"/>
                <w:szCs w:val="20"/>
                <w:lang w:val="en-US"/>
              </w:rPr>
              <w:fldChar w:fldCharType="end"/>
            </w:r>
          </w:p>
        </w:tc>
        <w:tc>
          <w:tcPr>
            <w:tcW w:w="2280" w:type="dxa"/>
            <w:tcBorders>
              <w:top w:val="nil"/>
              <w:left w:val="single" w:sz="4" w:space="0" w:color="auto"/>
              <w:bottom w:val="single" w:sz="4" w:space="0" w:color="auto"/>
              <w:right w:val="single" w:sz="4" w:space="0" w:color="auto"/>
            </w:tcBorders>
            <w:shd w:val="clear" w:color="auto" w:fill="auto"/>
            <w:vAlign w:val="center"/>
            <w:hideMark/>
          </w:tcPr>
          <w:p w14:paraId="6E105EAB" w14:textId="77777777" w:rsidR="00E56C4B" w:rsidRPr="00237F3F" w:rsidRDefault="00E56C4B" w:rsidP="00A63E9E">
            <w:pPr>
              <w:pStyle w:val="NoSpacing"/>
              <w:rPr>
                <w:rFonts w:ascii="Arial" w:hAnsi="Arial"/>
                <w:sz w:val="20"/>
                <w:szCs w:val="20"/>
                <w:lang w:val="en-US"/>
              </w:rPr>
            </w:pPr>
            <w:r w:rsidRPr="00237F3F">
              <w:rPr>
                <w:rFonts w:ascii="Arial" w:hAnsi="Arial"/>
                <w:sz w:val="20"/>
                <w:szCs w:val="20"/>
                <w:lang w:val="en-US"/>
              </w:rPr>
              <w:t>Cross sectional</w:t>
            </w:r>
          </w:p>
        </w:tc>
        <w:tc>
          <w:tcPr>
            <w:tcW w:w="1865" w:type="dxa"/>
            <w:tcBorders>
              <w:top w:val="nil"/>
              <w:left w:val="nil"/>
              <w:bottom w:val="single" w:sz="4" w:space="0" w:color="auto"/>
              <w:right w:val="single" w:sz="4" w:space="0" w:color="auto"/>
            </w:tcBorders>
            <w:shd w:val="clear" w:color="auto" w:fill="auto"/>
            <w:noWrap/>
            <w:vAlign w:val="center"/>
            <w:hideMark/>
          </w:tcPr>
          <w:p w14:paraId="050CC521" w14:textId="77777777" w:rsidR="00E56C4B" w:rsidRPr="00237F3F" w:rsidRDefault="00E56C4B" w:rsidP="00A63E9E">
            <w:pPr>
              <w:pStyle w:val="NoSpacing"/>
              <w:jc w:val="center"/>
              <w:rPr>
                <w:rFonts w:ascii="Arial" w:hAnsi="Arial"/>
                <w:sz w:val="20"/>
                <w:szCs w:val="20"/>
                <w:lang w:val="en-US"/>
              </w:rPr>
            </w:pPr>
            <w:r w:rsidRPr="00237F3F">
              <w:rPr>
                <w:rFonts w:ascii="Arial" w:hAnsi="Arial"/>
                <w:sz w:val="20"/>
                <w:szCs w:val="20"/>
                <w:lang w:val="en-US"/>
              </w:rPr>
              <w:t>2022</w:t>
            </w:r>
          </w:p>
        </w:tc>
      </w:tr>
      <w:tr w:rsidR="00E56C4B" w:rsidRPr="00237F3F" w14:paraId="4B7E0CA8" w14:textId="77777777" w:rsidTr="00CA3380">
        <w:trPr>
          <w:trHeight w:val="1160"/>
          <w:jc w:val="center"/>
        </w:trPr>
        <w:tc>
          <w:tcPr>
            <w:tcW w:w="4580" w:type="dxa"/>
            <w:tcBorders>
              <w:top w:val="nil"/>
              <w:left w:val="single" w:sz="4" w:space="0" w:color="auto"/>
              <w:bottom w:val="single" w:sz="4" w:space="0" w:color="auto"/>
              <w:right w:val="single" w:sz="4" w:space="0" w:color="auto"/>
            </w:tcBorders>
            <w:shd w:val="clear" w:color="auto" w:fill="auto"/>
            <w:vAlign w:val="center"/>
            <w:hideMark/>
          </w:tcPr>
          <w:p w14:paraId="6DD0CCA9" w14:textId="77777777" w:rsidR="00E56C4B" w:rsidRPr="00237F3F" w:rsidRDefault="00E56C4B" w:rsidP="00A63E9E">
            <w:pPr>
              <w:pStyle w:val="NoSpacing"/>
              <w:rPr>
                <w:rFonts w:ascii="Arial" w:hAnsi="Arial"/>
                <w:sz w:val="20"/>
                <w:szCs w:val="20"/>
                <w:lang w:val="en-US"/>
              </w:rPr>
            </w:pPr>
            <w:r w:rsidRPr="00237F3F">
              <w:rPr>
                <w:rFonts w:ascii="Arial" w:hAnsi="Arial"/>
                <w:sz w:val="20"/>
                <w:szCs w:val="20"/>
                <w:lang w:val="en-US"/>
              </w:rPr>
              <w:t xml:space="preserve">Correlates of Treatment Retention and Opioid Misuse Among Postpartum Women in Methadone Treatment </w:t>
            </w:r>
            <w:r w:rsidRPr="00237F3F">
              <w:rPr>
                <w:rFonts w:ascii="Arial" w:hAnsi="Arial"/>
                <w:sz w:val="20"/>
                <w:szCs w:val="20"/>
                <w:lang w:val="en-US"/>
              </w:rPr>
              <w:fldChar w:fldCharType="begin"/>
            </w:r>
            <w:r w:rsidRPr="00237F3F">
              <w:rPr>
                <w:rFonts w:ascii="Arial" w:hAnsi="Arial"/>
                <w:sz w:val="20"/>
                <w:szCs w:val="20"/>
                <w:lang w:val="en-US"/>
              </w:rPr>
              <w:instrText xml:space="preserve"> ADDIN ZOTERO_ITEM CSL_CITATION {"citationID":"EICIs7IR","properties":{"formattedCitation":"\\super 6\\nosupersub{}","plainCitation":"6","noteIndex":0},"citationItems":[{"id":4168,"uris":["http://zotero.org/users/4801628/items/H82IJHLL"],"itemData":{"id":4168,"type":"article-journal","abstract":"The postpartum period is a particularly challenging time for women in methadone treatment. Unfortunately, this is also the time when women are vulnerable to treatment discontinuation and opioid misuse. The purpose of the present exploratory study was to examine demographic, treatment, and delivery factors that may be associated with postbirth retention in treatment and opioid misuse.\nA chart review was conducted among postpartum women (n = 81) receiving opioid agonist treatment during pregnancy.\nResults revealed that treatment discharge and postbirth opioid misuse were common after delivery. Longer treatment duration before delivery was associated with a lower likelihood of opioid misuse in the month after delivery. Women who delivered via cesarean section and received a discharge opioid medication were also more likely to engage in opioid misuse (ie, providing an opioid-positive urine toxicology screen outside the window of detection for the discharge opioid prescription) in the month after delivery.\nIncreasing support to minimize the likelihood of treatment discontinuation or opioid misuse may be particularly important in this period, especially for this vulnerable group.","container-title":"Journal of addiction medicine","DOI":"10.1097/ADM.0000000000000467","ISSN":"1935-3227","issue":"2","language":"eng","note":"publisher-place: United States","page":"153–158","source":"search.library.brandeis.edu","title":"Correlates of Treatment Retention and Opioid Misuse Among Postpartum Women in Methadone Treatment","volume":"13","author":[{"family":"Ellis","given":"Jennifer D."},{"family":"Cairncross","given":"Molly"},{"family":"Struble","given":"Cara A."},{"family":"Carr","given":"Meagan M."},{"family":"Ledgerwood","given":"David M."},{"family":"Lundahl","given":"Leslie H."}],"issued":{"date-parts":[["2019"]]}},"label":"page"}],"schema":"https://github.com/citation-style-language/schema/raw/master/csl-citation.json"} </w:instrText>
            </w:r>
            <w:r w:rsidRPr="00237F3F">
              <w:rPr>
                <w:rFonts w:ascii="Arial" w:hAnsi="Arial"/>
                <w:sz w:val="20"/>
                <w:szCs w:val="20"/>
                <w:lang w:val="en-US"/>
              </w:rPr>
              <w:fldChar w:fldCharType="separate"/>
            </w:r>
            <w:r w:rsidRPr="00237F3F">
              <w:rPr>
                <w:rFonts w:ascii="Arial" w:hAnsi="Arial"/>
                <w:sz w:val="20"/>
                <w:szCs w:val="20"/>
                <w:vertAlign w:val="superscript"/>
              </w:rPr>
              <w:t>6</w:t>
            </w:r>
            <w:r w:rsidRPr="00237F3F">
              <w:rPr>
                <w:rFonts w:ascii="Arial" w:hAnsi="Arial"/>
                <w:sz w:val="20"/>
                <w:szCs w:val="20"/>
                <w:lang w:val="en-US"/>
              </w:rPr>
              <w:fldChar w:fldCharType="end"/>
            </w:r>
          </w:p>
        </w:tc>
        <w:tc>
          <w:tcPr>
            <w:tcW w:w="2280" w:type="dxa"/>
            <w:tcBorders>
              <w:top w:val="nil"/>
              <w:left w:val="single" w:sz="4" w:space="0" w:color="auto"/>
              <w:bottom w:val="single" w:sz="4" w:space="0" w:color="auto"/>
              <w:right w:val="single" w:sz="4" w:space="0" w:color="auto"/>
            </w:tcBorders>
            <w:shd w:val="clear" w:color="auto" w:fill="auto"/>
            <w:vAlign w:val="center"/>
            <w:hideMark/>
          </w:tcPr>
          <w:p w14:paraId="7E4859DD" w14:textId="77777777" w:rsidR="00E56C4B" w:rsidRPr="00237F3F" w:rsidRDefault="00E56C4B" w:rsidP="00A63E9E">
            <w:pPr>
              <w:pStyle w:val="NoSpacing"/>
              <w:rPr>
                <w:rFonts w:ascii="Arial" w:hAnsi="Arial"/>
                <w:sz w:val="20"/>
                <w:szCs w:val="20"/>
                <w:lang w:val="en-US"/>
              </w:rPr>
            </w:pPr>
            <w:r w:rsidRPr="00237F3F">
              <w:rPr>
                <w:rFonts w:ascii="Arial" w:hAnsi="Arial"/>
                <w:sz w:val="20"/>
                <w:szCs w:val="20"/>
                <w:lang w:val="en-US"/>
              </w:rPr>
              <w:t>Chart review</w:t>
            </w:r>
          </w:p>
        </w:tc>
        <w:tc>
          <w:tcPr>
            <w:tcW w:w="1865" w:type="dxa"/>
            <w:tcBorders>
              <w:top w:val="nil"/>
              <w:left w:val="nil"/>
              <w:bottom w:val="single" w:sz="4" w:space="0" w:color="auto"/>
              <w:right w:val="single" w:sz="4" w:space="0" w:color="auto"/>
            </w:tcBorders>
            <w:shd w:val="clear" w:color="auto" w:fill="auto"/>
            <w:noWrap/>
            <w:vAlign w:val="center"/>
            <w:hideMark/>
          </w:tcPr>
          <w:p w14:paraId="38AC77D6" w14:textId="77777777" w:rsidR="00E56C4B" w:rsidRPr="00237F3F" w:rsidRDefault="00E56C4B" w:rsidP="00A63E9E">
            <w:pPr>
              <w:pStyle w:val="NoSpacing"/>
              <w:jc w:val="center"/>
              <w:rPr>
                <w:rFonts w:ascii="Arial" w:hAnsi="Arial"/>
                <w:sz w:val="20"/>
                <w:szCs w:val="20"/>
                <w:lang w:val="en-US"/>
              </w:rPr>
            </w:pPr>
            <w:r w:rsidRPr="00237F3F">
              <w:rPr>
                <w:rFonts w:ascii="Arial" w:hAnsi="Arial"/>
                <w:sz w:val="20"/>
                <w:szCs w:val="20"/>
                <w:lang w:val="en-US"/>
              </w:rPr>
              <w:t>2019</w:t>
            </w:r>
          </w:p>
        </w:tc>
      </w:tr>
      <w:tr w:rsidR="00E56C4B" w:rsidRPr="00237F3F" w14:paraId="2394ABAC" w14:textId="77777777" w:rsidTr="00CA3380">
        <w:trPr>
          <w:trHeight w:val="1070"/>
          <w:jc w:val="center"/>
        </w:trPr>
        <w:tc>
          <w:tcPr>
            <w:tcW w:w="4580" w:type="dxa"/>
            <w:tcBorders>
              <w:top w:val="nil"/>
              <w:left w:val="single" w:sz="4" w:space="0" w:color="auto"/>
              <w:bottom w:val="single" w:sz="4" w:space="0" w:color="auto"/>
              <w:right w:val="single" w:sz="4" w:space="0" w:color="auto"/>
            </w:tcBorders>
            <w:shd w:val="clear" w:color="auto" w:fill="auto"/>
            <w:vAlign w:val="center"/>
            <w:hideMark/>
          </w:tcPr>
          <w:p w14:paraId="3DB8608C" w14:textId="77777777" w:rsidR="00E56C4B" w:rsidRPr="00237F3F" w:rsidRDefault="00E56C4B" w:rsidP="00A63E9E">
            <w:pPr>
              <w:pStyle w:val="NoSpacing"/>
              <w:rPr>
                <w:rFonts w:ascii="Arial" w:hAnsi="Arial"/>
                <w:sz w:val="20"/>
                <w:szCs w:val="20"/>
                <w:lang w:val="en-US"/>
              </w:rPr>
            </w:pPr>
            <w:r w:rsidRPr="00237F3F">
              <w:rPr>
                <w:rFonts w:ascii="Arial" w:hAnsi="Arial"/>
                <w:sz w:val="20"/>
                <w:szCs w:val="20"/>
                <w:lang w:val="en-US"/>
              </w:rPr>
              <w:t xml:space="preserve">Maternal and infant characteristics associated with maternal opioid overdose in the year following delivery </w:t>
            </w:r>
            <w:r w:rsidRPr="00237F3F">
              <w:rPr>
                <w:rFonts w:ascii="Arial" w:hAnsi="Arial"/>
                <w:sz w:val="20"/>
                <w:szCs w:val="20"/>
                <w:lang w:val="en-US"/>
              </w:rPr>
              <w:fldChar w:fldCharType="begin"/>
            </w:r>
            <w:r w:rsidRPr="00237F3F">
              <w:rPr>
                <w:rFonts w:ascii="Arial" w:hAnsi="Arial"/>
                <w:sz w:val="20"/>
                <w:szCs w:val="20"/>
                <w:lang w:val="en-US"/>
              </w:rPr>
              <w:instrText xml:space="preserve"> ADDIN ZOTERO_ITEM CSL_CITATION {"citationID":"m15YcENa","properties":{"formattedCitation":"\\super 7\\nosupersub{}","plainCitation":"7","noteIndex":0},"citationItems":[{"id":1692,"uris":["http://zotero.org/users/4801628/items/AU25PA2H"],"itemData":{"id":1692,"type":"article-journal","abstract":"Background and Aims Opioid-related overdose is increasingly linked to pregnancy-associated deaths, but factors associated with postpartum overdose are unknown. We aimed to estimate the strength of the association between maternal and infant characteristics and postpartum opioid-related overdose. Design Retrospective cohort study using a linked, population-level data set. Setting Massachusetts, United States. Conclusion Among women who delivered live infants in Massachusetts, USA between 2012 and 2014, maternal diagnosis of OUD, prior non-fatal overdose, infant diagnosis of NAS and high unscheduled health-care utilization appeared to be positively associated with postpartum opioid overdose. However, more than half of postpartum overdoses in that period were to women without a diagnosis of OUD. Engagement in methadone or buprenorphine treatment in the month prior to delivery was not sufficient to reduce the odds of postpartum overdose. Participants Women who delivered one or more live births from 2012 to 2014 (n = 174 517). Measurements The primary outcome was opioid-related overdose in the postpartum year. We used multivariable logistic regression to explore the independent associations of maternal (demographics, substance use, pregnancy) and infant [gestational age, birthweight, neonatal abstinence syndrome (NAS)] characteristics with postpartum opioid overdose. Findings were stratified by maternal opioid use disorder (OUD) diagnosis. Findings There were 189 deliveries to women who experienced ≥ 1 opioid overdose in the first year postpartum (11 of 10 000 deliveries). Among women with postpartum opioid overdose, 46.6% had an OUD diagnosis within 12 months before delivery. In our adjusted model, maternal diagnosis of OUD [adjusted odds ratio (aOR) = 3.61, 95% confidence interval (CI) = 1.73–7.51] and prior non-fatal overdose (aOR = 2.40, 95% CI = 1.11–5.17) were most strongly associated with postpartum overdose. After stratifying by OUD status, infant diagnosis of NAS (OUD+ aOR = 2.03, 95% CI = 1.26–3.27; OUD– aOR = 2.79, 95% CI = 1.12–6.93) and high unscheduled health-care utilization (OUD+ aOR = 2.27, 95% CI = 1.38–3.73; OUD– aOR = 2.11, 95% CI = 1.24–3.58) were positively associated with postpartum overdose in both groups.","container-title":"Addiction","DOI":"10.1111/add.14825","ISSN":"1360-0443","issue":"2","language":"en","page":"291-301","source":"Wiley Online Library","title":"Maternal and infant characteristics associated with maternal opioid overdose in the year following delivery","volume":"115","author":[{"family":"Nielsen","given":"Timothy"},{"family":"Bernson","given":"Dana"},{"family":"Terplan","given":"Mishka"},{"family":"Wakeman","given":"Sarah E."},{"family":"Yule","given":"Amy M."},{"family":"Mehta","given":"Pooja K."},{"family":"Bharel","given":"Monica"},{"family":"Diop","given":"Hafsatou"},{"family":"Taveras","given":"Elsie M."},{"family":"Wilens","given":"Timothy E."},{"family":"Schiff","given":"Davida M."}],"issued":{"date-parts":[["2020"]]}},"label":"page"}],"schema":"https://github.com/citation-style-language/schema/raw/master/csl-citation.json"} </w:instrText>
            </w:r>
            <w:r w:rsidRPr="00237F3F">
              <w:rPr>
                <w:rFonts w:ascii="Arial" w:hAnsi="Arial"/>
                <w:sz w:val="20"/>
                <w:szCs w:val="20"/>
                <w:lang w:val="en-US"/>
              </w:rPr>
              <w:fldChar w:fldCharType="separate"/>
            </w:r>
            <w:r w:rsidRPr="00237F3F">
              <w:rPr>
                <w:rFonts w:ascii="Arial" w:hAnsi="Arial"/>
                <w:sz w:val="20"/>
                <w:szCs w:val="20"/>
                <w:vertAlign w:val="superscript"/>
              </w:rPr>
              <w:t>7</w:t>
            </w:r>
            <w:r w:rsidRPr="00237F3F">
              <w:rPr>
                <w:rFonts w:ascii="Arial" w:hAnsi="Arial"/>
                <w:sz w:val="20"/>
                <w:szCs w:val="20"/>
                <w:lang w:val="en-US"/>
              </w:rPr>
              <w:fldChar w:fldCharType="end"/>
            </w:r>
          </w:p>
        </w:tc>
        <w:tc>
          <w:tcPr>
            <w:tcW w:w="2280" w:type="dxa"/>
            <w:tcBorders>
              <w:top w:val="nil"/>
              <w:left w:val="single" w:sz="4" w:space="0" w:color="auto"/>
              <w:bottom w:val="single" w:sz="4" w:space="0" w:color="auto"/>
              <w:right w:val="single" w:sz="4" w:space="0" w:color="auto"/>
            </w:tcBorders>
            <w:shd w:val="clear" w:color="auto" w:fill="auto"/>
            <w:vAlign w:val="center"/>
            <w:hideMark/>
          </w:tcPr>
          <w:p w14:paraId="655CBAB1" w14:textId="77777777" w:rsidR="00E56C4B" w:rsidRPr="00237F3F" w:rsidRDefault="00E56C4B" w:rsidP="00A63E9E">
            <w:pPr>
              <w:pStyle w:val="NoSpacing"/>
              <w:rPr>
                <w:rFonts w:ascii="Arial" w:hAnsi="Arial"/>
                <w:sz w:val="20"/>
                <w:szCs w:val="20"/>
                <w:lang w:val="en-US"/>
              </w:rPr>
            </w:pPr>
            <w:r w:rsidRPr="00237F3F">
              <w:rPr>
                <w:rFonts w:ascii="Arial" w:hAnsi="Arial"/>
                <w:sz w:val="20"/>
                <w:szCs w:val="20"/>
                <w:lang w:val="en-US"/>
              </w:rPr>
              <w:t>Retrospective</w:t>
            </w:r>
          </w:p>
        </w:tc>
        <w:tc>
          <w:tcPr>
            <w:tcW w:w="1865" w:type="dxa"/>
            <w:tcBorders>
              <w:top w:val="nil"/>
              <w:left w:val="nil"/>
              <w:bottom w:val="single" w:sz="4" w:space="0" w:color="auto"/>
              <w:right w:val="single" w:sz="4" w:space="0" w:color="auto"/>
            </w:tcBorders>
            <w:shd w:val="clear" w:color="auto" w:fill="auto"/>
            <w:noWrap/>
            <w:vAlign w:val="center"/>
            <w:hideMark/>
          </w:tcPr>
          <w:p w14:paraId="3172FE5B" w14:textId="77777777" w:rsidR="00E56C4B" w:rsidRPr="00237F3F" w:rsidRDefault="00E56C4B" w:rsidP="00A63E9E">
            <w:pPr>
              <w:pStyle w:val="NoSpacing"/>
              <w:jc w:val="center"/>
              <w:rPr>
                <w:rFonts w:ascii="Arial" w:hAnsi="Arial"/>
                <w:sz w:val="20"/>
                <w:szCs w:val="20"/>
                <w:lang w:val="en-US"/>
              </w:rPr>
            </w:pPr>
            <w:r w:rsidRPr="00237F3F">
              <w:rPr>
                <w:rFonts w:ascii="Arial" w:hAnsi="Arial"/>
                <w:sz w:val="20"/>
                <w:szCs w:val="20"/>
                <w:lang w:val="en-US"/>
              </w:rPr>
              <w:t>2020</w:t>
            </w:r>
          </w:p>
        </w:tc>
      </w:tr>
    </w:tbl>
    <w:p w14:paraId="198AAB52" w14:textId="77777777" w:rsidR="00E56C4B" w:rsidRPr="00237F3F" w:rsidRDefault="00E56C4B" w:rsidP="00E56C4B">
      <w:pPr>
        <w:pStyle w:val="NoSpacing"/>
        <w:rPr>
          <w:rFonts w:ascii="Arial" w:hAnsi="Arial"/>
          <w:sz w:val="20"/>
          <w:szCs w:val="20"/>
        </w:rPr>
      </w:pPr>
    </w:p>
    <w:p w14:paraId="77DB275A" w14:textId="77777777" w:rsidR="00E56C4B" w:rsidRPr="00237F3F" w:rsidRDefault="00E56C4B" w:rsidP="00E56C4B">
      <w:pPr>
        <w:pStyle w:val="NoSpacing"/>
        <w:rPr>
          <w:rFonts w:ascii="Arial" w:hAnsi="Arial"/>
          <w:sz w:val="20"/>
          <w:szCs w:val="20"/>
        </w:rPr>
      </w:pPr>
    </w:p>
    <w:p w14:paraId="2D819B3C" w14:textId="77777777" w:rsidR="00E56C4B" w:rsidRPr="00237F3F" w:rsidRDefault="00E56C4B" w:rsidP="00E56C4B">
      <w:pPr>
        <w:pStyle w:val="NoSpacing"/>
        <w:rPr>
          <w:rFonts w:ascii="Arial" w:hAnsi="Arial"/>
          <w:sz w:val="20"/>
          <w:szCs w:val="20"/>
        </w:rPr>
      </w:pPr>
    </w:p>
    <w:p w14:paraId="602D2A3B" w14:textId="77777777" w:rsidR="00E56C4B" w:rsidRPr="00237F3F" w:rsidRDefault="00E56C4B" w:rsidP="00E56C4B">
      <w:pPr>
        <w:pStyle w:val="NoSpacing"/>
        <w:rPr>
          <w:rFonts w:ascii="Arial" w:hAnsi="Arial"/>
          <w:sz w:val="20"/>
          <w:szCs w:val="20"/>
        </w:rPr>
      </w:pPr>
    </w:p>
    <w:p w14:paraId="3FBA06AE" w14:textId="77777777" w:rsidR="00E56C4B" w:rsidRPr="00237F3F" w:rsidRDefault="00E56C4B" w:rsidP="00E56C4B">
      <w:pPr>
        <w:pStyle w:val="NoSpacing"/>
        <w:rPr>
          <w:rFonts w:ascii="Arial" w:hAnsi="Arial"/>
          <w:sz w:val="20"/>
          <w:szCs w:val="20"/>
        </w:rPr>
      </w:pPr>
    </w:p>
    <w:p w14:paraId="5E9F149B" w14:textId="77777777" w:rsidR="00E56C4B" w:rsidRPr="00237F3F" w:rsidRDefault="00E56C4B" w:rsidP="00E56C4B">
      <w:pPr>
        <w:pStyle w:val="NoSpacing"/>
        <w:rPr>
          <w:rFonts w:ascii="Arial" w:hAnsi="Arial"/>
          <w:sz w:val="20"/>
          <w:szCs w:val="20"/>
        </w:rPr>
      </w:pPr>
    </w:p>
    <w:p w14:paraId="17E65E85" w14:textId="77777777" w:rsidR="00E56C4B" w:rsidRPr="00237F3F" w:rsidRDefault="00E56C4B" w:rsidP="00E56C4B">
      <w:pPr>
        <w:pStyle w:val="NoSpacing"/>
        <w:rPr>
          <w:rFonts w:ascii="Arial" w:hAnsi="Arial"/>
          <w:sz w:val="20"/>
          <w:szCs w:val="20"/>
        </w:rPr>
      </w:pPr>
    </w:p>
    <w:p w14:paraId="7BC4D07B" w14:textId="77777777" w:rsidR="00E56C4B" w:rsidRPr="00237F3F" w:rsidRDefault="00E56C4B" w:rsidP="00E56C4B">
      <w:pPr>
        <w:pStyle w:val="NoSpacing"/>
        <w:rPr>
          <w:rFonts w:ascii="Arial" w:hAnsi="Arial"/>
          <w:sz w:val="20"/>
          <w:szCs w:val="20"/>
        </w:rPr>
      </w:pPr>
    </w:p>
    <w:p w14:paraId="487EF96A" w14:textId="77777777" w:rsidR="00E56C4B" w:rsidRPr="00237F3F" w:rsidRDefault="00E56C4B" w:rsidP="00E56C4B">
      <w:pPr>
        <w:pStyle w:val="NoSpacing"/>
        <w:rPr>
          <w:rFonts w:ascii="Arial" w:hAnsi="Arial"/>
          <w:sz w:val="20"/>
          <w:szCs w:val="20"/>
        </w:rPr>
      </w:pPr>
    </w:p>
    <w:p w14:paraId="4A3345BA" w14:textId="77777777" w:rsidR="00E56C4B" w:rsidRPr="00237F3F" w:rsidRDefault="00E56C4B" w:rsidP="00E56C4B">
      <w:pPr>
        <w:pStyle w:val="NoSpacing"/>
        <w:rPr>
          <w:rFonts w:ascii="Arial" w:hAnsi="Arial"/>
          <w:sz w:val="20"/>
          <w:szCs w:val="20"/>
        </w:rPr>
      </w:pPr>
    </w:p>
    <w:p w14:paraId="1B850E69" w14:textId="77777777" w:rsidR="00E56C4B" w:rsidRPr="00237F3F" w:rsidRDefault="00E56C4B" w:rsidP="00E56C4B">
      <w:pPr>
        <w:pStyle w:val="NoSpacing"/>
        <w:rPr>
          <w:rFonts w:ascii="Arial" w:hAnsi="Arial"/>
          <w:sz w:val="20"/>
          <w:szCs w:val="20"/>
        </w:rPr>
      </w:pPr>
      <w:r w:rsidRPr="00237F3F">
        <w:rPr>
          <w:rFonts w:ascii="Arial" w:hAnsi="Arial"/>
          <w:sz w:val="20"/>
          <w:szCs w:val="20"/>
        </w:rPr>
        <w:lastRenderedPageBreak/>
        <w:t>Category: Provider/patient experience (n=12, 29%)</w:t>
      </w:r>
    </w:p>
    <w:p w14:paraId="5A868671" w14:textId="77777777" w:rsidR="00E56C4B" w:rsidRPr="00237F3F" w:rsidRDefault="00E56C4B" w:rsidP="00E56C4B">
      <w:pPr>
        <w:pStyle w:val="NoSpacing"/>
        <w:rPr>
          <w:rFonts w:ascii="Arial" w:hAnsi="Arial"/>
          <w:sz w:val="20"/>
          <w:szCs w:val="20"/>
        </w:rPr>
      </w:pPr>
    </w:p>
    <w:p w14:paraId="75E09502" w14:textId="77777777" w:rsidR="00E56C4B" w:rsidRPr="00237F3F" w:rsidRDefault="00E56C4B" w:rsidP="00E56C4B">
      <w:pPr>
        <w:pStyle w:val="NoSpacing"/>
        <w:rPr>
          <w:rFonts w:ascii="Arial" w:hAnsi="Arial"/>
          <w:sz w:val="20"/>
          <w:szCs w:val="20"/>
        </w:rPr>
      </w:pPr>
    </w:p>
    <w:tbl>
      <w:tblPr>
        <w:tblpPr w:leftFromText="180" w:rightFromText="180" w:vertAnchor="text" w:tblpXSpec="center" w:tblpY="1"/>
        <w:tblOverlap w:val="never"/>
        <w:tblW w:w="8735" w:type="dxa"/>
        <w:tblLook w:val="04A0" w:firstRow="1" w:lastRow="0" w:firstColumn="1" w:lastColumn="0" w:noHBand="0" w:noVBand="1"/>
      </w:tblPr>
      <w:tblGrid>
        <w:gridCol w:w="4310"/>
        <w:gridCol w:w="1995"/>
        <w:gridCol w:w="2430"/>
      </w:tblGrid>
      <w:tr w:rsidR="00E56C4B" w:rsidRPr="00237F3F" w14:paraId="437D4D53" w14:textId="77777777" w:rsidTr="00CA3380">
        <w:trPr>
          <w:trHeight w:val="368"/>
        </w:trPr>
        <w:tc>
          <w:tcPr>
            <w:tcW w:w="43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C16683" w14:textId="77777777" w:rsidR="00E56C4B" w:rsidRPr="00237F3F" w:rsidRDefault="00E56C4B" w:rsidP="00A63E9E">
            <w:pPr>
              <w:spacing w:line="240" w:lineRule="auto"/>
              <w:rPr>
                <w:rFonts w:cs="Arial"/>
                <w:color w:val="000000"/>
                <w:szCs w:val="20"/>
              </w:rPr>
            </w:pPr>
            <w:r w:rsidRPr="00237F3F">
              <w:rPr>
                <w:rFonts w:cs="Arial"/>
                <w:color w:val="000000"/>
                <w:szCs w:val="20"/>
              </w:rPr>
              <w:t>Title</w:t>
            </w:r>
          </w:p>
        </w:tc>
        <w:tc>
          <w:tcPr>
            <w:tcW w:w="19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8681EF" w14:textId="77777777" w:rsidR="00E56C4B" w:rsidRPr="00237F3F" w:rsidRDefault="00E56C4B" w:rsidP="00A63E9E">
            <w:pPr>
              <w:spacing w:line="240" w:lineRule="auto"/>
              <w:rPr>
                <w:rFonts w:cs="Arial"/>
                <w:color w:val="000000"/>
                <w:szCs w:val="20"/>
              </w:rPr>
            </w:pPr>
            <w:r w:rsidRPr="00237F3F">
              <w:rPr>
                <w:rFonts w:cs="Arial"/>
                <w:color w:val="000000"/>
                <w:szCs w:val="20"/>
              </w:rPr>
              <w:t>Study design</w:t>
            </w:r>
          </w:p>
        </w:tc>
        <w:tc>
          <w:tcPr>
            <w:tcW w:w="2430" w:type="dxa"/>
            <w:tcBorders>
              <w:top w:val="single" w:sz="4" w:space="0" w:color="auto"/>
              <w:left w:val="nil"/>
              <w:bottom w:val="single" w:sz="4" w:space="0" w:color="auto"/>
              <w:right w:val="single" w:sz="4" w:space="0" w:color="auto"/>
            </w:tcBorders>
            <w:shd w:val="clear" w:color="auto" w:fill="auto"/>
            <w:noWrap/>
            <w:vAlign w:val="center"/>
            <w:hideMark/>
          </w:tcPr>
          <w:p w14:paraId="5C339F90" w14:textId="77777777" w:rsidR="00E56C4B" w:rsidRPr="00237F3F" w:rsidRDefault="00E56C4B" w:rsidP="00A63E9E">
            <w:pPr>
              <w:spacing w:line="240" w:lineRule="auto"/>
              <w:rPr>
                <w:rFonts w:cs="Arial"/>
                <w:color w:val="000000"/>
                <w:szCs w:val="20"/>
              </w:rPr>
            </w:pPr>
            <w:r w:rsidRPr="00237F3F">
              <w:rPr>
                <w:rFonts w:cs="Arial"/>
                <w:color w:val="000000"/>
                <w:szCs w:val="20"/>
              </w:rPr>
              <w:t xml:space="preserve">Publication Year </w:t>
            </w:r>
          </w:p>
        </w:tc>
      </w:tr>
      <w:tr w:rsidR="00E56C4B" w:rsidRPr="00237F3F" w14:paraId="34EC7348" w14:textId="77777777" w:rsidTr="00CA3380">
        <w:trPr>
          <w:trHeight w:val="1200"/>
        </w:trPr>
        <w:tc>
          <w:tcPr>
            <w:tcW w:w="4310" w:type="dxa"/>
            <w:tcBorders>
              <w:top w:val="nil"/>
              <w:left w:val="single" w:sz="4" w:space="0" w:color="auto"/>
              <w:bottom w:val="single" w:sz="4" w:space="0" w:color="auto"/>
              <w:right w:val="single" w:sz="4" w:space="0" w:color="auto"/>
            </w:tcBorders>
            <w:shd w:val="clear" w:color="auto" w:fill="auto"/>
            <w:vAlign w:val="center"/>
            <w:hideMark/>
          </w:tcPr>
          <w:p w14:paraId="390C4637" w14:textId="77777777" w:rsidR="00E56C4B" w:rsidRPr="00237F3F" w:rsidRDefault="00E56C4B" w:rsidP="00A63E9E">
            <w:pPr>
              <w:spacing w:line="240" w:lineRule="auto"/>
              <w:rPr>
                <w:rFonts w:cs="Arial"/>
                <w:color w:val="000000"/>
                <w:szCs w:val="20"/>
              </w:rPr>
            </w:pPr>
            <w:r w:rsidRPr="00237F3F">
              <w:rPr>
                <w:rFonts w:cs="Arial"/>
                <w:color w:val="000000"/>
                <w:szCs w:val="20"/>
              </w:rPr>
              <w:t xml:space="preserve">The Lived Experience of Postpartum Women Attending Outpatient Substance Treatment for Opioid or Heroin Use </w:t>
            </w:r>
            <w:r w:rsidRPr="00237F3F">
              <w:rPr>
                <w:rFonts w:cs="Arial"/>
                <w:color w:val="000000"/>
                <w:szCs w:val="20"/>
              </w:rPr>
              <w:fldChar w:fldCharType="begin"/>
            </w:r>
            <w:r w:rsidRPr="00237F3F">
              <w:rPr>
                <w:rFonts w:cs="Arial"/>
                <w:color w:val="000000"/>
                <w:szCs w:val="20"/>
              </w:rPr>
              <w:instrText xml:space="preserve"> ADDIN ZOTERO_ITEM CSL_CITATION {"citationID":"batrkeJQ","properties":{"formattedCitation":"\\super 8\\nosupersub{}","plainCitation":"8","noteIndex":0},"citationItems":[{"id":4029,"uris":["http://zotero.org/users/4801628/items/ZUTYZZAG"],"itemData":{"id":4029,"type":"webpage","title":"The Lived Experience of Postpartum Women Attending Outpatient Substance Treatment for Opioid or Heroin Use - Proulx - 2021 - Journal of Midwifery &amp;amp; Women's Health - Wiley Online Library","URL":"https://onlinelibrary.wiley.com/doi/10.1111/jmwh.13165","accessed":{"date-parts":[["2023",2,1]]}}}],"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8</w:t>
            </w:r>
            <w:r w:rsidRPr="00237F3F">
              <w:rPr>
                <w:rFonts w:cs="Arial"/>
                <w:color w:val="000000"/>
                <w:szCs w:val="20"/>
              </w:rPr>
              <w:fldChar w:fldCharType="end"/>
            </w:r>
          </w:p>
        </w:tc>
        <w:tc>
          <w:tcPr>
            <w:tcW w:w="1995" w:type="dxa"/>
            <w:tcBorders>
              <w:top w:val="nil"/>
              <w:left w:val="single" w:sz="4" w:space="0" w:color="auto"/>
              <w:bottom w:val="single" w:sz="4" w:space="0" w:color="auto"/>
              <w:right w:val="single" w:sz="4" w:space="0" w:color="auto"/>
            </w:tcBorders>
            <w:shd w:val="clear" w:color="auto" w:fill="auto"/>
            <w:vAlign w:val="center"/>
            <w:hideMark/>
          </w:tcPr>
          <w:p w14:paraId="26EE7663" w14:textId="77777777" w:rsidR="00E56C4B" w:rsidRPr="00237F3F" w:rsidRDefault="00E56C4B" w:rsidP="00A63E9E">
            <w:pPr>
              <w:spacing w:line="240" w:lineRule="auto"/>
              <w:rPr>
                <w:rFonts w:cs="Arial"/>
                <w:color w:val="000000"/>
                <w:szCs w:val="20"/>
              </w:rPr>
            </w:pPr>
            <w:r w:rsidRPr="00237F3F">
              <w:rPr>
                <w:rFonts w:cs="Arial"/>
                <w:color w:val="000000"/>
                <w:szCs w:val="20"/>
              </w:rPr>
              <w:t>Qualitative study</w:t>
            </w:r>
          </w:p>
        </w:tc>
        <w:tc>
          <w:tcPr>
            <w:tcW w:w="2430" w:type="dxa"/>
            <w:tcBorders>
              <w:top w:val="nil"/>
              <w:left w:val="nil"/>
              <w:bottom w:val="single" w:sz="4" w:space="0" w:color="auto"/>
              <w:right w:val="single" w:sz="4" w:space="0" w:color="auto"/>
            </w:tcBorders>
            <w:shd w:val="clear" w:color="auto" w:fill="auto"/>
            <w:noWrap/>
            <w:vAlign w:val="center"/>
            <w:hideMark/>
          </w:tcPr>
          <w:p w14:paraId="2540759B"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21</w:t>
            </w:r>
          </w:p>
        </w:tc>
      </w:tr>
      <w:tr w:rsidR="00E56C4B" w:rsidRPr="00237F3F" w14:paraId="1942F9CF" w14:textId="77777777" w:rsidTr="00CA3380">
        <w:trPr>
          <w:trHeight w:val="900"/>
        </w:trPr>
        <w:tc>
          <w:tcPr>
            <w:tcW w:w="4310" w:type="dxa"/>
            <w:tcBorders>
              <w:top w:val="nil"/>
              <w:left w:val="single" w:sz="4" w:space="0" w:color="auto"/>
              <w:bottom w:val="single" w:sz="4" w:space="0" w:color="auto"/>
              <w:right w:val="single" w:sz="4" w:space="0" w:color="auto"/>
            </w:tcBorders>
            <w:shd w:val="clear" w:color="auto" w:fill="auto"/>
            <w:vAlign w:val="center"/>
            <w:hideMark/>
          </w:tcPr>
          <w:p w14:paraId="6E0F5EEE" w14:textId="77777777" w:rsidR="00E56C4B" w:rsidRPr="00237F3F" w:rsidRDefault="00E56C4B" w:rsidP="00A63E9E">
            <w:pPr>
              <w:spacing w:line="240" w:lineRule="auto"/>
              <w:rPr>
                <w:rFonts w:cs="Arial"/>
                <w:color w:val="000000"/>
                <w:szCs w:val="20"/>
              </w:rPr>
            </w:pPr>
            <w:r w:rsidRPr="00237F3F">
              <w:rPr>
                <w:rFonts w:cs="Arial"/>
                <w:color w:val="000000"/>
                <w:szCs w:val="20"/>
              </w:rPr>
              <w:t xml:space="preserve">Community-led Priority Setting for Opioid Use Disorder in Pregnancy and Parenting </w:t>
            </w:r>
            <w:r w:rsidRPr="00237F3F">
              <w:rPr>
                <w:rFonts w:cs="Arial"/>
                <w:color w:val="000000"/>
                <w:szCs w:val="20"/>
              </w:rPr>
              <w:fldChar w:fldCharType="begin"/>
            </w:r>
            <w:r w:rsidRPr="00237F3F">
              <w:rPr>
                <w:rFonts w:cs="Arial"/>
                <w:color w:val="000000"/>
                <w:szCs w:val="20"/>
              </w:rPr>
              <w:instrText xml:space="preserve"> ADDIN ZOTERO_ITEM CSL_CITATION {"citationID":"8zDpJbUV","properties":{"formattedCitation":"\\super 9\\nosupersub{}","plainCitation":"9","noteIndex":0},"citationItems":[{"id":4030,"uris":["http://zotero.org/users/4801628/items/4WPLMJTJ"],"itemData":{"id":4030,"type":"article-journal","abstract":"OBJECTIVES: To engage community members with opioid use disorder (OUD) and case managers working with pregnant and parenting individuals with OUD in a priority setting process to identify the key priorities for research, policy, and care improvement during pregnancy, birth, and postpartum.\nMETHODS: We conducted focus groups across Washington State with pregnant and parenting people with OUD and with case managers working with this community as part of research priority setting using the validated Research Prioritization by Affected Communities protocol. Priorities for research, policy, and service improvement were developed during each focus group by the participants.\nRESULTS: Three focus groups with pregnant and parenting people with OUD and 2 focus groups with case managers were conducted (total N = 24 and 16, respectively). Both prioritized topics such as stigma and bias, housing, access to treatment, and steps toward successful recovery. The community and case manager groups shared similar, complementary strategies for each priority, with differences reflecting their perspectives in relation to OUD.\nCONCLUSIONS: Community-engaged priority setting among those with OUD was an effective and meaningful way to guide future research, policy, and care improvement efforts.","container-title":"Journal of Addiction Medicine","DOI":"10.1097/ADM.0000000000000783","ISSN":"1935-3227","issue":"5","journalAbbreviation":"J Addict Med","language":"eng","note":"PMID: 33234805","page":"414-420","source":"PubMed","title":"Community-led Priority Setting for Opioid Use Disorder in Pregnancy and Parenting","volume":"15","author":[{"family":"Altman","given":"Molly R."},{"family":"Busse","given":"Morgan"},{"family":"Kim","given":"Jane"},{"family":"Ervin","given":"Ayla"},{"family":"Unite","given":"Marianne"},{"family":"Kantrowitz-Gordon","given":"Ira"}],"issued":{"date-parts":[["2021",10,1]]}},"label":"page"}],"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9</w:t>
            </w:r>
            <w:r w:rsidRPr="00237F3F">
              <w:rPr>
                <w:rFonts w:cs="Arial"/>
                <w:color w:val="000000"/>
                <w:szCs w:val="20"/>
              </w:rPr>
              <w:fldChar w:fldCharType="end"/>
            </w:r>
          </w:p>
        </w:tc>
        <w:tc>
          <w:tcPr>
            <w:tcW w:w="1995" w:type="dxa"/>
            <w:tcBorders>
              <w:top w:val="nil"/>
              <w:left w:val="single" w:sz="4" w:space="0" w:color="auto"/>
              <w:bottom w:val="single" w:sz="4" w:space="0" w:color="auto"/>
              <w:right w:val="single" w:sz="4" w:space="0" w:color="auto"/>
            </w:tcBorders>
            <w:shd w:val="clear" w:color="auto" w:fill="auto"/>
            <w:vAlign w:val="center"/>
            <w:hideMark/>
          </w:tcPr>
          <w:p w14:paraId="5EB9BF21" w14:textId="77777777" w:rsidR="00E56C4B" w:rsidRPr="00237F3F" w:rsidRDefault="00E56C4B" w:rsidP="00A63E9E">
            <w:pPr>
              <w:spacing w:line="240" w:lineRule="auto"/>
              <w:rPr>
                <w:rFonts w:cs="Arial"/>
                <w:color w:val="000000"/>
                <w:szCs w:val="20"/>
              </w:rPr>
            </w:pPr>
            <w:r w:rsidRPr="00237F3F">
              <w:rPr>
                <w:rFonts w:cs="Arial"/>
                <w:color w:val="000000"/>
                <w:szCs w:val="20"/>
              </w:rPr>
              <w:t>Qualitative study</w:t>
            </w:r>
          </w:p>
        </w:tc>
        <w:tc>
          <w:tcPr>
            <w:tcW w:w="2430" w:type="dxa"/>
            <w:tcBorders>
              <w:top w:val="nil"/>
              <w:left w:val="nil"/>
              <w:bottom w:val="single" w:sz="4" w:space="0" w:color="auto"/>
              <w:right w:val="single" w:sz="4" w:space="0" w:color="auto"/>
            </w:tcBorders>
            <w:shd w:val="clear" w:color="auto" w:fill="auto"/>
            <w:noWrap/>
            <w:vAlign w:val="center"/>
            <w:hideMark/>
          </w:tcPr>
          <w:p w14:paraId="16E639C5"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21</w:t>
            </w:r>
          </w:p>
        </w:tc>
      </w:tr>
      <w:tr w:rsidR="00E56C4B" w:rsidRPr="00237F3F" w14:paraId="0D43279D" w14:textId="77777777" w:rsidTr="00CA3380">
        <w:trPr>
          <w:trHeight w:val="1115"/>
        </w:trPr>
        <w:tc>
          <w:tcPr>
            <w:tcW w:w="4310" w:type="dxa"/>
            <w:tcBorders>
              <w:top w:val="nil"/>
              <w:left w:val="single" w:sz="4" w:space="0" w:color="auto"/>
              <w:bottom w:val="single" w:sz="4" w:space="0" w:color="auto"/>
              <w:right w:val="single" w:sz="4" w:space="0" w:color="auto"/>
            </w:tcBorders>
            <w:shd w:val="clear" w:color="auto" w:fill="auto"/>
            <w:vAlign w:val="center"/>
            <w:hideMark/>
          </w:tcPr>
          <w:p w14:paraId="3976395D" w14:textId="77777777" w:rsidR="00E56C4B" w:rsidRPr="00237F3F" w:rsidRDefault="00E56C4B" w:rsidP="00A63E9E">
            <w:pPr>
              <w:spacing w:line="240" w:lineRule="auto"/>
              <w:rPr>
                <w:rFonts w:cs="Arial"/>
                <w:color w:val="000000"/>
                <w:szCs w:val="20"/>
              </w:rPr>
            </w:pPr>
            <w:r w:rsidRPr="00237F3F">
              <w:rPr>
                <w:rFonts w:cs="Arial"/>
                <w:color w:val="000000"/>
                <w:szCs w:val="20"/>
              </w:rPr>
              <w:t xml:space="preserve">Motherhood, substance use and peer support: Benefits of an integrated group program for pregnant and postpartum women </w:t>
            </w:r>
            <w:r w:rsidRPr="00237F3F">
              <w:rPr>
                <w:rFonts w:cs="Arial"/>
                <w:color w:val="000000"/>
                <w:szCs w:val="20"/>
              </w:rPr>
              <w:fldChar w:fldCharType="begin"/>
            </w:r>
            <w:r w:rsidRPr="00237F3F">
              <w:rPr>
                <w:rFonts w:cs="Arial"/>
                <w:color w:val="000000"/>
                <w:szCs w:val="20"/>
              </w:rPr>
              <w:instrText xml:space="preserve"> ADDIN ZOTERO_ITEM CSL_CITATION {"citationID":"Ks57GyTh","properties":{"formattedCitation":"\\super 10\\nosupersub{}","plainCitation":"10","noteIndex":0},"citationItems":[{"id":4105,"uris":["http://zotero.org/users/4801628/items/IER2CWVA"],"itemData":{"id":4105,"type":"article-journal","abstract":"Objective\nLittle is known though about the experiences that pregnant and postpartum women have in integrated care programs for substance use disorder and the mechanisms that may contribute to the treatment success.\nMethods\nWe conducted 16 semi-structured interviews with women and staff who participated in an integrated care initiative for pregnant and postpartum women with SUD focusing on participants' experiences with the support group. The data was analyzed following a thematic analysis approach.\nResults\nThree themes emerged that captured the benefits women felt they received from the peer support group: 1) sustained engagement in, and accountability for, participation in SUD treatment, 2) well-coordinated access to medical and social support resources, and 3) establishing community around motherhood to learn selfacceptance and experience validation.\nConclusions\nThis study demonstrates the important role a peer support group within an integrated treatment program can play in supporting mothers in their recovery.","container-title":"Journal of Substance Abuse Treatment","DOI":"10.1016/j.jsat.2021.108450","ISSN":"0740-5472","journalAbbreviation":"Journal of Substance Abuse Treatment","language":"en","page":"108450","source":"ScienceDirect","title":"Motherhood, substance use and peer support: Benefits of an integrated group program for pregnant and postpartum women","title-short":"Motherhood, substance use and peer support","volume":"131","author":[{"family":"Gruß","given":"Inga"},{"family":"Firemark","given":"Alison"},{"family":"Davidson","given":"Autumn"}],"issued":{"date-parts":[["2021",12,1]]}},"label":"page"}],"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10</w:t>
            </w:r>
            <w:r w:rsidRPr="00237F3F">
              <w:rPr>
                <w:rFonts w:cs="Arial"/>
                <w:color w:val="000000"/>
                <w:szCs w:val="20"/>
              </w:rPr>
              <w:fldChar w:fldCharType="end"/>
            </w:r>
          </w:p>
        </w:tc>
        <w:tc>
          <w:tcPr>
            <w:tcW w:w="1995" w:type="dxa"/>
            <w:tcBorders>
              <w:top w:val="nil"/>
              <w:left w:val="single" w:sz="4" w:space="0" w:color="auto"/>
              <w:bottom w:val="single" w:sz="4" w:space="0" w:color="auto"/>
              <w:right w:val="single" w:sz="4" w:space="0" w:color="auto"/>
            </w:tcBorders>
            <w:shd w:val="clear" w:color="auto" w:fill="auto"/>
            <w:vAlign w:val="center"/>
            <w:hideMark/>
          </w:tcPr>
          <w:p w14:paraId="07838359" w14:textId="77777777" w:rsidR="00E56C4B" w:rsidRPr="00237F3F" w:rsidRDefault="00E56C4B" w:rsidP="00A63E9E">
            <w:pPr>
              <w:spacing w:line="240" w:lineRule="auto"/>
              <w:rPr>
                <w:rFonts w:cs="Arial"/>
                <w:color w:val="000000"/>
                <w:szCs w:val="20"/>
              </w:rPr>
            </w:pPr>
            <w:r w:rsidRPr="00237F3F">
              <w:rPr>
                <w:rFonts w:cs="Arial"/>
                <w:color w:val="000000"/>
                <w:szCs w:val="20"/>
              </w:rPr>
              <w:t>Qualitative study</w:t>
            </w:r>
          </w:p>
        </w:tc>
        <w:tc>
          <w:tcPr>
            <w:tcW w:w="2430" w:type="dxa"/>
            <w:tcBorders>
              <w:top w:val="nil"/>
              <w:left w:val="nil"/>
              <w:bottom w:val="single" w:sz="4" w:space="0" w:color="auto"/>
              <w:right w:val="single" w:sz="4" w:space="0" w:color="auto"/>
            </w:tcBorders>
            <w:shd w:val="clear" w:color="auto" w:fill="auto"/>
            <w:noWrap/>
            <w:vAlign w:val="center"/>
            <w:hideMark/>
          </w:tcPr>
          <w:p w14:paraId="5B52A9A6"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21</w:t>
            </w:r>
          </w:p>
        </w:tc>
      </w:tr>
      <w:tr w:rsidR="00E56C4B" w:rsidRPr="00237F3F" w14:paraId="51C7AFAD" w14:textId="77777777" w:rsidTr="00CA3380">
        <w:trPr>
          <w:trHeight w:val="900"/>
        </w:trPr>
        <w:tc>
          <w:tcPr>
            <w:tcW w:w="4310" w:type="dxa"/>
            <w:tcBorders>
              <w:top w:val="nil"/>
              <w:left w:val="single" w:sz="4" w:space="0" w:color="auto"/>
              <w:bottom w:val="single" w:sz="4" w:space="0" w:color="auto"/>
              <w:right w:val="single" w:sz="4" w:space="0" w:color="auto"/>
            </w:tcBorders>
            <w:shd w:val="clear" w:color="auto" w:fill="auto"/>
            <w:vAlign w:val="center"/>
            <w:hideMark/>
          </w:tcPr>
          <w:p w14:paraId="6453717F" w14:textId="77777777" w:rsidR="00E56C4B" w:rsidRPr="00237F3F" w:rsidRDefault="00E56C4B" w:rsidP="00A63E9E">
            <w:pPr>
              <w:spacing w:line="240" w:lineRule="auto"/>
              <w:rPr>
                <w:rFonts w:cs="Arial"/>
                <w:color w:val="000000"/>
                <w:szCs w:val="20"/>
              </w:rPr>
            </w:pPr>
            <w:r w:rsidRPr="00237F3F">
              <w:rPr>
                <w:rFonts w:cs="Arial"/>
                <w:color w:val="000000"/>
                <w:szCs w:val="20"/>
              </w:rPr>
              <w:t xml:space="preserve">Nurses' Priorities for Improving Pregnancy and Birth Care for Individuals with Opioid use Disorder </w:t>
            </w:r>
            <w:r w:rsidRPr="00237F3F">
              <w:rPr>
                <w:rFonts w:cs="Arial"/>
                <w:color w:val="000000"/>
                <w:szCs w:val="20"/>
              </w:rPr>
              <w:fldChar w:fldCharType="begin"/>
            </w:r>
            <w:r w:rsidRPr="00237F3F">
              <w:rPr>
                <w:rFonts w:cs="Arial"/>
                <w:color w:val="000000"/>
                <w:szCs w:val="20"/>
              </w:rPr>
              <w:instrText xml:space="preserve"> ADDIN ZOTERO_ITEM CSL_CITATION {"citationID":"J333AV3L","properties":{"formattedCitation":"\\super 11\\nosupersub{}","plainCitation":"11","noteIndex":0},"citationItems":[{"id":4111,"uris":["http://zotero.org/users/4801628/items/YGMKL4VR"],"itemData":{"id":4111,"type":"article-journal","abstract":"Introduction The motivation to seek treatment for opioid use disorder (OUD) can increase during the perinatal period. However, several identified barriers, such as poor access to services, lack of trained providers, stigma, and legal ramifications of OUD, limit the ability for individuals with OUD to receive safe and supportive care during pregnancy and birth. During the birth hospital stay in particular, nurses provide the majority of care for pregnant and birthing families. We aimed to engage nurses, with experience caring for pregnant and postpartum individuals with OUD, in priority setting as a way to identify areas of need in the current health care systems. Methods Using community-engaged priority setting methods, we recruited a sample of 47 nurses (phase 1) and 20 nurses (phase 2), including nurse-midwives and other advanced practice nurses, at a statewide nursing conference, who reported regularly providing care for pregnant and postpartum individuals with OUD. We invited participants to submit questions and concerns regarding the provision of care for individuals with OUD (phase 1). A selection of those who submitted questions attended a focus group to rank and prioritize submitted questions into a set of priorities for research, policy, and care improvement (phase 2). Results In phase 1, participants submitted a total of 165 questions and concerns. In phase 2, participants prioritized the following: funding to support improvements in OUD care in the perinatal period, increased access to services, supportive housing for individuals in recovery, standardization of care for individuals with OUD, and efforts to destigmatize care. Discussion Nurses who work with pregnant and postpartum individuals with OUD have a unique insight as to how health care providers, including midwives, can better support this community and should be engaged setting priorities for research, changes to policy, and improvement in care.","container-title":"Journal of Midwifery &amp; Women's Health","DOI":"10.1111/jmwh.13267","ISSN":"1542-2011","issue":"5","language":"en","note":"_eprint: https://onlinelibrary.wiley.com/doi/pdf/10.1111/jmwh.13267","page":"656-663","source":"Wiley Online Library","title":"Nurses’ Priorities for Improving Pregnancy and Birth Care for Individuals with Opioid use Disorder","volume":"66","author":[{"family":"Busse","given":"Morgan M."},{"family":"Kim","given":"Jane"},{"family":"Unite","given":"Marianne"},{"family":"Kantrowitz-Gordon","given":"Ira"},{"family":"Altman","given":"Molly R."}],"issued":{"date-parts":[["2021"]]}},"label":"page"}],"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11</w:t>
            </w:r>
            <w:r w:rsidRPr="00237F3F">
              <w:rPr>
                <w:rFonts w:cs="Arial"/>
                <w:color w:val="000000"/>
                <w:szCs w:val="20"/>
              </w:rPr>
              <w:fldChar w:fldCharType="end"/>
            </w:r>
          </w:p>
        </w:tc>
        <w:tc>
          <w:tcPr>
            <w:tcW w:w="1995" w:type="dxa"/>
            <w:tcBorders>
              <w:top w:val="nil"/>
              <w:left w:val="single" w:sz="4" w:space="0" w:color="auto"/>
              <w:bottom w:val="single" w:sz="4" w:space="0" w:color="auto"/>
              <w:right w:val="single" w:sz="4" w:space="0" w:color="auto"/>
            </w:tcBorders>
            <w:shd w:val="clear" w:color="auto" w:fill="auto"/>
            <w:vAlign w:val="center"/>
            <w:hideMark/>
          </w:tcPr>
          <w:p w14:paraId="70360F91" w14:textId="77777777" w:rsidR="00E56C4B" w:rsidRPr="00237F3F" w:rsidRDefault="00E56C4B" w:rsidP="00A63E9E">
            <w:pPr>
              <w:spacing w:line="240" w:lineRule="auto"/>
              <w:rPr>
                <w:rFonts w:cs="Arial"/>
                <w:color w:val="000000"/>
                <w:szCs w:val="20"/>
              </w:rPr>
            </w:pPr>
            <w:r w:rsidRPr="00237F3F">
              <w:rPr>
                <w:rFonts w:cs="Arial"/>
                <w:color w:val="000000"/>
                <w:szCs w:val="20"/>
              </w:rPr>
              <w:t>Qualitative study</w:t>
            </w:r>
          </w:p>
        </w:tc>
        <w:tc>
          <w:tcPr>
            <w:tcW w:w="2430" w:type="dxa"/>
            <w:tcBorders>
              <w:top w:val="nil"/>
              <w:left w:val="nil"/>
              <w:bottom w:val="single" w:sz="4" w:space="0" w:color="auto"/>
              <w:right w:val="single" w:sz="4" w:space="0" w:color="auto"/>
            </w:tcBorders>
            <w:shd w:val="clear" w:color="auto" w:fill="auto"/>
            <w:noWrap/>
            <w:vAlign w:val="center"/>
            <w:hideMark/>
          </w:tcPr>
          <w:p w14:paraId="6500263C"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21</w:t>
            </w:r>
          </w:p>
        </w:tc>
      </w:tr>
      <w:tr w:rsidR="00E56C4B" w:rsidRPr="00237F3F" w14:paraId="7E0AB929" w14:textId="77777777" w:rsidTr="00CA3380">
        <w:trPr>
          <w:trHeight w:val="890"/>
        </w:trPr>
        <w:tc>
          <w:tcPr>
            <w:tcW w:w="4310" w:type="dxa"/>
            <w:tcBorders>
              <w:top w:val="nil"/>
              <w:left w:val="single" w:sz="4" w:space="0" w:color="auto"/>
              <w:bottom w:val="single" w:sz="4" w:space="0" w:color="auto"/>
              <w:right w:val="single" w:sz="4" w:space="0" w:color="auto"/>
            </w:tcBorders>
            <w:shd w:val="clear" w:color="auto" w:fill="auto"/>
            <w:vAlign w:val="center"/>
            <w:hideMark/>
          </w:tcPr>
          <w:p w14:paraId="74AB5E8E" w14:textId="77777777" w:rsidR="00E56C4B" w:rsidRPr="00237F3F" w:rsidRDefault="00E56C4B" w:rsidP="00A63E9E">
            <w:pPr>
              <w:spacing w:line="240" w:lineRule="auto"/>
              <w:rPr>
                <w:rFonts w:cs="Arial"/>
                <w:color w:val="000000"/>
                <w:szCs w:val="20"/>
              </w:rPr>
            </w:pPr>
            <w:r w:rsidRPr="00237F3F">
              <w:rPr>
                <w:rFonts w:cs="Arial"/>
                <w:color w:val="000000"/>
                <w:szCs w:val="20"/>
              </w:rPr>
              <w:t xml:space="preserve">Engagement in perinatal outpatient services among women in recovery from opioid use disorders </w:t>
            </w:r>
            <w:r w:rsidRPr="00237F3F">
              <w:rPr>
                <w:rFonts w:cs="Arial"/>
                <w:color w:val="000000"/>
                <w:szCs w:val="20"/>
              </w:rPr>
              <w:fldChar w:fldCharType="begin"/>
            </w:r>
            <w:r w:rsidRPr="00237F3F">
              <w:rPr>
                <w:rFonts w:cs="Arial"/>
                <w:color w:val="000000"/>
                <w:szCs w:val="20"/>
              </w:rPr>
              <w:instrText xml:space="preserve"> ADDIN ZOTERO_ITEM CSL_CITATION {"citationID":"tlFKGdym","properties":{"formattedCitation":"\\super 12\\nosupersub{}","plainCitation":"12","noteIndex":0},"citationItems":[{"id":4115,"uris":["http://zotero.org/users/4801628/items/38272XXP"],"itemData":{"id":4115,"type":"article-journal","abstract":"Background: Despite being highly motivated to recover, pregnant and postpartum women with opioid use disorders (OUD) are at high risk of relapse and death. While many services mitigate this risk, engagement in voluntary, outpatient services remains low. Our aim was to understand the experiences of and factors influencing outpatient service engagement during the perinatal period among women in recovery from OUD. Methods: We conducted semi-structured interviews about perinatal experiences engaging with outpatient services, with 20 women in recovery aged 22–46 years who had children between 6 months and 10 years old. Interviews were audio-recorded, transcribed, coded, and analyzed using conventional content analysis. Results: Women described a continuum of ‘collaborative engagement’ experiences, defined by the extent to which they perceived their providers or service organizations were invested in their journeys as a partners and advocates. The ability to achieve collaborative engagement depended upon two factors: (1) the woman’s transformational development as a mother and woman in recovery, and (2) her perception of the providers’ ability to meet her multifaceted needs. Conclusions: Women in recovery from OUD may experience deeper engagement in voluntary outpatient perinatal services when they perceive that their providers are invested and collaboratively engaging in their recovery and personal growth. Future research should test whether collaborative engagement improves service retention.Abbreviations: IPV: Intimate Partner Violence; OUD: opioid use disorder","container-title":"Substance Abuse","DOI":"10.1080/08897077.2021.1904091","ISSN":"0889-7077","issue":"4","note":"publisher: Taylor &amp; Francis\n_eprint: https://doi.org/10.1080/08897077.2021.1904091\nPMID: 33798013","page":"1022-1029","source":"Taylor and Francis+NEJM","title":"Engagement in perinatal outpatient services among women in recovery from opioid use disorders","volume":"42","author":[{"family":"Peacock-Chambers","given":"Elizabeth"},{"family":"Paterno","given":"Mary T."},{"family":"Kiely","given":"Daniel"},{"family":"Fioroni","given":"Tinamarie"},{"family":"Byatt","given":"Nancy"},{"family":"Friedmann","given":"Peter D."}],"issued":{"date-parts":[["2021",10,2]]}},"label":"page"}],"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12</w:t>
            </w:r>
            <w:r w:rsidRPr="00237F3F">
              <w:rPr>
                <w:rFonts w:cs="Arial"/>
                <w:color w:val="000000"/>
                <w:szCs w:val="20"/>
              </w:rPr>
              <w:fldChar w:fldCharType="end"/>
            </w:r>
          </w:p>
        </w:tc>
        <w:tc>
          <w:tcPr>
            <w:tcW w:w="1995" w:type="dxa"/>
            <w:tcBorders>
              <w:top w:val="nil"/>
              <w:left w:val="single" w:sz="4" w:space="0" w:color="auto"/>
              <w:bottom w:val="single" w:sz="4" w:space="0" w:color="auto"/>
              <w:right w:val="single" w:sz="4" w:space="0" w:color="auto"/>
            </w:tcBorders>
            <w:shd w:val="clear" w:color="auto" w:fill="auto"/>
            <w:vAlign w:val="center"/>
            <w:hideMark/>
          </w:tcPr>
          <w:p w14:paraId="6D575E33" w14:textId="77777777" w:rsidR="00E56C4B" w:rsidRPr="00237F3F" w:rsidRDefault="00E56C4B" w:rsidP="00A63E9E">
            <w:pPr>
              <w:spacing w:line="240" w:lineRule="auto"/>
              <w:rPr>
                <w:rFonts w:cs="Arial"/>
                <w:color w:val="000000"/>
                <w:szCs w:val="20"/>
              </w:rPr>
            </w:pPr>
            <w:r w:rsidRPr="00237F3F">
              <w:rPr>
                <w:rFonts w:cs="Arial"/>
                <w:color w:val="000000"/>
                <w:szCs w:val="20"/>
              </w:rPr>
              <w:t>Qualitative study</w:t>
            </w:r>
          </w:p>
        </w:tc>
        <w:tc>
          <w:tcPr>
            <w:tcW w:w="2430" w:type="dxa"/>
            <w:tcBorders>
              <w:top w:val="nil"/>
              <w:left w:val="nil"/>
              <w:bottom w:val="single" w:sz="4" w:space="0" w:color="auto"/>
              <w:right w:val="single" w:sz="4" w:space="0" w:color="auto"/>
            </w:tcBorders>
            <w:shd w:val="clear" w:color="auto" w:fill="auto"/>
            <w:noWrap/>
            <w:vAlign w:val="center"/>
            <w:hideMark/>
          </w:tcPr>
          <w:p w14:paraId="4BC5CB07"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21</w:t>
            </w:r>
          </w:p>
        </w:tc>
      </w:tr>
      <w:tr w:rsidR="00E56C4B" w:rsidRPr="00237F3F" w14:paraId="0F3D8EC7" w14:textId="77777777" w:rsidTr="00CA3380">
        <w:trPr>
          <w:trHeight w:val="1250"/>
        </w:trPr>
        <w:tc>
          <w:tcPr>
            <w:tcW w:w="4310" w:type="dxa"/>
            <w:tcBorders>
              <w:top w:val="nil"/>
              <w:left w:val="single" w:sz="4" w:space="0" w:color="auto"/>
              <w:bottom w:val="single" w:sz="4" w:space="0" w:color="auto"/>
              <w:right w:val="single" w:sz="4" w:space="0" w:color="auto"/>
            </w:tcBorders>
            <w:shd w:val="clear" w:color="auto" w:fill="auto"/>
            <w:vAlign w:val="center"/>
            <w:hideMark/>
          </w:tcPr>
          <w:p w14:paraId="7C6E5021" w14:textId="77777777" w:rsidR="00E56C4B" w:rsidRPr="00237F3F" w:rsidRDefault="00E56C4B" w:rsidP="00A63E9E">
            <w:pPr>
              <w:spacing w:line="240" w:lineRule="auto"/>
              <w:rPr>
                <w:rFonts w:cs="Arial"/>
                <w:color w:val="000000"/>
                <w:szCs w:val="20"/>
              </w:rPr>
            </w:pPr>
            <w:r w:rsidRPr="00237F3F">
              <w:rPr>
                <w:rFonts w:cs="Arial"/>
                <w:color w:val="000000"/>
                <w:szCs w:val="20"/>
              </w:rPr>
              <w:t xml:space="preserve">"You have to take this medication, but then you get punished for taking it:" lack of agency, choice, and fear of medications to treat opioid use disorder across the perinatal period </w:t>
            </w:r>
            <w:r w:rsidRPr="00237F3F">
              <w:rPr>
                <w:rFonts w:cs="Arial"/>
                <w:color w:val="000000"/>
                <w:szCs w:val="20"/>
              </w:rPr>
              <w:fldChar w:fldCharType="begin"/>
            </w:r>
            <w:r w:rsidRPr="00237F3F">
              <w:rPr>
                <w:rFonts w:cs="Arial"/>
                <w:color w:val="000000"/>
                <w:szCs w:val="20"/>
              </w:rPr>
              <w:instrText xml:space="preserve"> ADDIN ZOTERO_ITEM CSL_CITATION {"citationID":"Lw8WK3j7","properties":{"formattedCitation":"\\super 13\\nosupersub{}","plainCitation":"13","noteIndex":0},"citationItems":[{"id":4132,"uris":["http://zotero.org/users/4801628/items/4UVQAVHE"],"itemData":{"id":4132,"type":"article-journal","abstract":"Introduction\nMedications to treat opioid use disorder (MOUD) during pregnancy and in the postpartum period remain underutilized. A need exists to enhance our understanding of modifiable factors, facilitators, and barriers to MOUD utilization and adherence in the perinatal period to improve maternal and child outcomes.\nMethods\nThe study conducted semi-structured qualitative interviews with recently pregnant people with opioid use disorder (OUD) to explore experiences as a pregnant and/or parenting person with OUD, perceptions of enabling factors and barriers to treatment utilization, incentivizing factors for maintaining adherence, and acceptability of ongoing supports to sustain treatment adherence. The study team used constant comparative methods to analyze transcripts and develop the codebook. The team double coded the transcripts, with an overall kappa coefficient of 0.88.\nResults\nThe study team interviewed twenty-six women on average 10.1 months after delivery. All women had some prior experience using MOUD. Four unique themes emerged as barriers to medication utilization and adherence in the perinatal period: 1) Lack of agency and autonomy surrounding medication decisions because pregnancy or parenting status affected treatment adherence; 2) Hesitancy to use MOUD to minimize risk of newborn withdrawal; 3) Concern about increased scrutiny and potential loss of custody due to mandated child protective services reporting for opioid-exposure at delivery in Massachusetts; and 4) Perception that treatment environments, particularly methadone clinics, did not provide gender-responsive or equitable care, and standardized, inflexible visit regulations were particularly difficult to comply with in the early postpartum period.\nConclusions\nWomen with OUD experienced a double bind when making perinatal treatment decisions, describing pressure to use MOUD with negative consequences after delivery. Key areas for possible intervention emerged from interviews. These areas include improving uptake of shared decision-making to increase patient autonomy and agency, particularly among those in the earliest stages of recovery during pregnancy; ongoing education around perinatal MOUD safety and efficacy; detangling MOUD and neonatal withdrawal signs from mandated child protective services reporting; and improving gender-responsive and equitable care in substance use disorder treatment programs, including incorporating the utilization of home visiting services for dosing assessments and administration in the early postpartum period.","container-title":"Journal of Substance Abuse Treatment","DOI":"10.1016/j.jsat.2022.108765","ISSN":"0740-5472","journalAbbreviation":"Journal of Substance Abuse Treatment","language":"en","page":"108765","source":"ScienceDirect","title":"“You have to take this medication, but then you get punished for taking it:” lack of agency, choice, and fear of medications to treat opioid use disorder across the perinatal period","title-short":"“You have to take this medication, but then you get punished for taking it","volume":"139","author":[{"family":"Schiff","given":"Davida M."},{"family":"Work","given":"Erin C."},{"family":"Muftu","given":"Serra"},{"family":"Partridge","given":"Shayla"},{"family":"MacMillan","given":"Kathryn Dee L."},{"family":"Gray","given":"Jessica R."},{"family":"Hoeppner","given":"Bettina B."},{"family":"Kelly","given":"John F."},{"family":"Greenfield","given":"Shelly F."},{"family":"Jones","given":"Hendrée E."},{"family":"Wilens","given":"Timothy E."},{"family":"Terplan","given":"Mishka"},{"family":"Bernstein","given":"Judith"}],"issued":{"date-parts":[["2022",8,1]]}},"label":"page"}],"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13</w:t>
            </w:r>
            <w:r w:rsidRPr="00237F3F">
              <w:rPr>
                <w:rFonts w:cs="Arial"/>
                <w:color w:val="000000"/>
                <w:szCs w:val="20"/>
              </w:rPr>
              <w:fldChar w:fldCharType="end"/>
            </w:r>
          </w:p>
        </w:tc>
        <w:tc>
          <w:tcPr>
            <w:tcW w:w="1995" w:type="dxa"/>
            <w:tcBorders>
              <w:top w:val="nil"/>
              <w:left w:val="single" w:sz="4" w:space="0" w:color="auto"/>
              <w:bottom w:val="single" w:sz="4" w:space="0" w:color="auto"/>
              <w:right w:val="single" w:sz="4" w:space="0" w:color="auto"/>
            </w:tcBorders>
            <w:shd w:val="clear" w:color="auto" w:fill="auto"/>
            <w:vAlign w:val="center"/>
            <w:hideMark/>
          </w:tcPr>
          <w:p w14:paraId="2F04F41B" w14:textId="77777777" w:rsidR="00E56C4B" w:rsidRPr="00237F3F" w:rsidRDefault="00E56C4B" w:rsidP="00A63E9E">
            <w:pPr>
              <w:spacing w:line="240" w:lineRule="auto"/>
              <w:rPr>
                <w:rFonts w:cs="Arial"/>
                <w:color w:val="000000"/>
                <w:szCs w:val="20"/>
              </w:rPr>
            </w:pPr>
            <w:r w:rsidRPr="00237F3F">
              <w:rPr>
                <w:rFonts w:cs="Arial"/>
                <w:color w:val="000000"/>
                <w:szCs w:val="20"/>
              </w:rPr>
              <w:t>Qualitative study</w:t>
            </w:r>
          </w:p>
        </w:tc>
        <w:tc>
          <w:tcPr>
            <w:tcW w:w="2430" w:type="dxa"/>
            <w:tcBorders>
              <w:top w:val="nil"/>
              <w:left w:val="nil"/>
              <w:bottom w:val="single" w:sz="4" w:space="0" w:color="auto"/>
              <w:right w:val="single" w:sz="4" w:space="0" w:color="auto"/>
            </w:tcBorders>
            <w:shd w:val="clear" w:color="auto" w:fill="auto"/>
            <w:noWrap/>
            <w:vAlign w:val="center"/>
            <w:hideMark/>
          </w:tcPr>
          <w:p w14:paraId="6C157BDC"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22</w:t>
            </w:r>
          </w:p>
        </w:tc>
      </w:tr>
      <w:tr w:rsidR="00E56C4B" w:rsidRPr="00237F3F" w14:paraId="704ED54D" w14:textId="77777777" w:rsidTr="00CA3380">
        <w:trPr>
          <w:trHeight w:val="890"/>
        </w:trPr>
        <w:tc>
          <w:tcPr>
            <w:tcW w:w="4310" w:type="dxa"/>
            <w:tcBorders>
              <w:top w:val="nil"/>
              <w:left w:val="single" w:sz="4" w:space="0" w:color="auto"/>
              <w:bottom w:val="single" w:sz="4" w:space="0" w:color="auto"/>
              <w:right w:val="single" w:sz="4" w:space="0" w:color="auto"/>
            </w:tcBorders>
            <w:shd w:val="clear" w:color="auto" w:fill="auto"/>
            <w:vAlign w:val="center"/>
            <w:hideMark/>
          </w:tcPr>
          <w:p w14:paraId="479B127A" w14:textId="77777777" w:rsidR="00E56C4B" w:rsidRPr="00237F3F" w:rsidRDefault="00E56C4B" w:rsidP="00A63E9E">
            <w:pPr>
              <w:spacing w:line="240" w:lineRule="auto"/>
              <w:rPr>
                <w:rFonts w:cs="Arial"/>
                <w:color w:val="000000"/>
                <w:szCs w:val="20"/>
              </w:rPr>
            </w:pPr>
            <w:r w:rsidRPr="00237F3F">
              <w:rPr>
                <w:rFonts w:cs="Arial"/>
                <w:color w:val="000000"/>
                <w:szCs w:val="20"/>
              </w:rPr>
              <w:t>Initiation and Engagement with Methadone Treatment among Pregnant and Postpartum Women</w:t>
            </w:r>
            <w:r w:rsidRPr="00237F3F">
              <w:rPr>
                <w:rFonts w:cs="Arial"/>
                <w:color w:val="000000"/>
                <w:szCs w:val="20"/>
              </w:rPr>
              <w:fldChar w:fldCharType="begin"/>
            </w:r>
            <w:r w:rsidRPr="00237F3F">
              <w:rPr>
                <w:rFonts w:cs="Arial"/>
                <w:color w:val="000000"/>
                <w:szCs w:val="20"/>
              </w:rPr>
              <w:instrText xml:space="preserve"> ADDIN ZOTERO_ITEM CSL_CITATION {"citationID":"0BYSraZa","properties":{"formattedCitation":"\\super 14\\nosupersub{}","plainCitation":"14","noteIndex":0},"citationItems":[{"id":4149,"uris":["http://zotero.org/users/4801628/items/32DBRV9M"],"itemData":{"id":4149,"type":"article-journal","abstract":"Purpose\nThe purpose of this study was to explore perceptions of experiences and challenges with methadone maintenance treatment (MMT) and obstetrical care among pregnant and postpartum women enrolled in a methadone maintenance program.\nResearch Design\nThe study featured a grounded theory approach including two focus groups with pregnant and postpartum methadone users at a methadone maintenance clinic in Worcester, Massachusetts. Two research team members conducted and recorded focus groups, which took approximately 45 minutes to 1 hour. Grounded theory was used to guide data analysis and open coding, where transcripts were reviewed line by line to create code definitions as concepts emerged inductively from the data.\nResults\nFive emergent themes were derived from the data: 1) guilt, coupled with fear of negative outcomes for their infant, dictates women's MMT treatment decisions; 2) finding obstetricians with experience treating pregnant women using methadone can be a challenge; 3) methadone clinic physicians are instrumental in helping women find the right methadone dose during pregnancy; 4) some women had strong preferences for methadone over buprenorphine; and 5) women face substantial substance abuse treatment challenges after delivery.\nConclusions\nWomen experience substantial challenges engaging in MMT during the perinatal period. Additional challenges arise from finding obstetrical providers who have experience with MMT and are willing to care for pregnant women. This study may provide a starting point for future interventions seeking to improve care coordination between substance abuse treatment and prenatal care programs.","container-title":"Women's Health Issues","DOI":"10.1016/j.whi.2017.05.002","ISSN":"1049-3867","issue":"6","journalAbbreviation":"Women's Health Issues","language":"en","page":"646-651","source":"ScienceDirect","title":"Initiation and Engagement with Methadone Treatment among Pregnant and Postpartum Women","volume":"27","author":[{"family":"Mattocks","given":"Kristin M."},{"family":"Clark","given":"Robin"},{"family":"Weinreb","given":"Linda"}],"issued":{"date-parts":[["2017",11,1]]}}}],"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14</w:t>
            </w:r>
            <w:r w:rsidRPr="00237F3F">
              <w:rPr>
                <w:rFonts w:cs="Arial"/>
                <w:color w:val="000000"/>
                <w:szCs w:val="20"/>
              </w:rPr>
              <w:fldChar w:fldCharType="end"/>
            </w:r>
          </w:p>
        </w:tc>
        <w:tc>
          <w:tcPr>
            <w:tcW w:w="1995" w:type="dxa"/>
            <w:tcBorders>
              <w:top w:val="nil"/>
              <w:left w:val="single" w:sz="4" w:space="0" w:color="auto"/>
              <w:bottom w:val="single" w:sz="4" w:space="0" w:color="auto"/>
              <w:right w:val="single" w:sz="4" w:space="0" w:color="auto"/>
            </w:tcBorders>
            <w:shd w:val="clear" w:color="auto" w:fill="auto"/>
            <w:vAlign w:val="center"/>
            <w:hideMark/>
          </w:tcPr>
          <w:p w14:paraId="2320B647" w14:textId="77777777" w:rsidR="00E56C4B" w:rsidRPr="00237F3F" w:rsidRDefault="00E56C4B" w:rsidP="00A63E9E">
            <w:pPr>
              <w:spacing w:line="240" w:lineRule="auto"/>
              <w:rPr>
                <w:rFonts w:cs="Arial"/>
                <w:color w:val="000000"/>
                <w:szCs w:val="20"/>
              </w:rPr>
            </w:pPr>
            <w:r w:rsidRPr="00237F3F">
              <w:rPr>
                <w:rFonts w:cs="Arial"/>
                <w:color w:val="000000"/>
                <w:szCs w:val="20"/>
              </w:rPr>
              <w:t>Qualitative study</w:t>
            </w:r>
          </w:p>
        </w:tc>
        <w:tc>
          <w:tcPr>
            <w:tcW w:w="2430" w:type="dxa"/>
            <w:tcBorders>
              <w:top w:val="nil"/>
              <w:left w:val="nil"/>
              <w:bottom w:val="single" w:sz="4" w:space="0" w:color="auto"/>
              <w:right w:val="single" w:sz="4" w:space="0" w:color="auto"/>
            </w:tcBorders>
            <w:shd w:val="clear" w:color="auto" w:fill="auto"/>
            <w:noWrap/>
            <w:vAlign w:val="center"/>
            <w:hideMark/>
          </w:tcPr>
          <w:p w14:paraId="38FD811C"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17</w:t>
            </w:r>
          </w:p>
        </w:tc>
      </w:tr>
      <w:tr w:rsidR="00E56C4B" w:rsidRPr="00237F3F" w14:paraId="1969E6FF" w14:textId="77777777" w:rsidTr="00CA3380">
        <w:trPr>
          <w:trHeight w:val="1200"/>
        </w:trPr>
        <w:tc>
          <w:tcPr>
            <w:tcW w:w="4310" w:type="dxa"/>
            <w:tcBorders>
              <w:top w:val="nil"/>
              <w:left w:val="single" w:sz="4" w:space="0" w:color="auto"/>
              <w:bottom w:val="single" w:sz="4" w:space="0" w:color="auto"/>
              <w:right w:val="single" w:sz="4" w:space="0" w:color="auto"/>
            </w:tcBorders>
            <w:shd w:val="clear" w:color="auto" w:fill="auto"/>
            <w:vAlign w:val="center"/>
            <w:hideMark/>
          </w:tcPr>
          <w:p w14:paraId="1B59EBC7" w14:textId="77777777" w:rsidR="00E56C4B" w:rsidRPr="00237F3F" w:rsidRDefault="00E56C4B" w:rsidP="00A63E9E">
            <w:pPr>
              <w:spacing w:line="240" w:lineRule="auto"/>
              <w:rPr>
                <w:rFonts w:cs="Arial"/>
                <w:color w:val="000000"/>
                <w:szCs w:val="20"/>
              </w:rPr>
            </w:pPr>
            <w:r w:rsidRPr="00237F3F">
              <w:rPr>
                <w:rFonts w:cs="Arial"/>
                <w:color w:val="000000"/>
                <w:szCs w:val="20"/>
              </w:rPr>
              <w:t>"A good mother": Impact of motherhood identity on women's substance use and engagement in treatment across the lifespan</w:t>
            </w:r>
            <w:r w:rsidRPr="00237F3F">
              <w:rPr>
                <w:rFonts w:cs="Arial"/>
                <w:color w:val="000000"/>
                <w:szCs w:val="20"/>
              </w:rPr>
              <w:fldChar w:fldCharType="begin"/>
            </w:r>
            <w:r w:rsidRPr="00237F3F">
              <w:rPr>
                <w:rFonts w:cs="Arial"/>
                <w:color w:val="000000"/>
                <w:szCs w:val="20"/>
              </w:rPr>
              <w:instrText xml:space="preserve"> ADDIN ZOTERO_ITEM CSL_CITATION {"citationID":"WqCrEtC4","properties":{"formattedCitation":"\\super 15\\nosupersub{}","plainCitation":"15","noteIndex":0},"citationItems":[{"id":4159,"uris":["http://zotero.org/users/4801628/items/NY2Y2FFB"],"itemData":{"id":4159,"type":"article-journal","abstract":"Background\nWomen are underrepresented in substance use disorder (SUD) treatment. Interpersonal and structural factors affect women's access to SUD treatment, but limited research evaluates how motherhood is a potential barrier and facilitator to engagement in SUD treatment. We focus on women from young to middle adulthood, and capture women's identities as mothers, caretakers, and grandmothers, outside of pregnancy and the postpartum period.\nMethods\nStudy staff conducted twenty qualitative interviews with women in SUD treatment to assess experiences with SUD treatment, in which motherhood emerged as a key theme. Twelve women then participated in four focus groups centered on motherhood. The study audio-recorded and transcribed interviews, and two independent authors analyzed interviews, followed by group consensus.\nResults\nMost women identified their children and responsibilities as mothers and caretakers as important motivators to accessing SUD treatment. Motherhood was also a barrier to treatment, in that women feared losing child custody by disclosing substance use and few residential programs accommodate women with children. Multiple women expressed guilt about their substance use, sensing that it contributed to perceived abandonment or separation from their children. Reunification was important to SUD recovery.\nConclusion\nWomen with SUD who are mothers experience specific barriers to treatment engagement and recovery. Women need SUD treatment programs that address these interpersonal and structural factors across the lifespan.","container-title":"Journal of Substance Abuse Treatment","DOI":"10.1016/j.jsat.2021.108474","ISSN":"0740-5472","journalAbbreviation":"Journal of Substance Abuse Treatment","language":"en","page":"108474","source":"ScienceDirect","title":"“A good mother”: Impact of motherhood identity on women's substance use and engagement in treatment across the lifespan","title-short":"“A good mother”","volume":"130","author":[{"family":"Adams","given":"Zoe M."},{"family":"Ginapp","given":"Callie M."},{"family":"Price","given":"Carolina R."},{"family":"Qin","given":"Yilu"},{"family":"Madden","given":"Lynn M."},{"family":"Yonkers","given":"Kimberly"},{"family":"Meyer","given":"Jaimie P."}],"issued":{"date-parts":[["2021",11,1]]}}}],"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15</w:t>
            </w:r>
            <w:r w:rsidRPr="00237F3F">
              <w:rPr>
                <w:rFonts w:cs="Arial"/>
                <w:color w:val="000000"/>
                <w:szCs w:val="20"/>
              </w:rPr>
              <w:fldChar w:fldCharType="end"/>
            </w:r>
          </w:p>
        </w:tc>
        <w:tc>
          <w:tcPr>
            <w:tcW w:w="1995" w:type="dxa"/>
            <w:tcBorders>
              <w:top w:val="nil"/>
              <w:left w:val="single" w:sz="4" w:space="0" w:color="auto"/>
              <w:bottom w:val="single" w:sz="4" w:space="0" w:color="auto"/>
              <w:right w:val="single" w:sz="4" w:space="0" w:color="auto"/>
            </w:tcBorders>
            <w:shd w:val="clear" w:color="auto" w:fill="auto"/>
            <w:vAlign w:val="center"/>
            <w:hideMark/>
          </w:tcPr>
          <w:p w14:paraId="63B6EE0F" w14:textId="77777777" w:rsidR="00E56C4B" w:rsidRPr="00237F3F" w:rsidRDefault="00E56C4B" w:rsidP="00A63E9E">
            <w:pPr>
              <w:spacing w:line="240" w:lineRule="auto"/>
              <w:rPr>
                <w:rFonts w:cs="Arial"/>
                <w:color w:val="000000"/>
                <w:szCs w:val="20"/>
              </w:rPr>
            </w:pPr>
            <w:r w:rsidRPr="00237F3F">
              <w:rPr>
                <w:rFonts w:cs="Arial"/>
                <w:color w:val="000000"/>
                <w:szCs w:val="20"/>
              </w:rPr>
              <w:t>Qualitative study</w:t>
            </w:r>
          </w:p>
        </w:tc>
        <w:tc>
          <w:tcPr>
            <w:tcW w:w="2430" w:type="dxa"/>
            <w:tcBorders>
              <w:top w:val="nil"/>
              <w:left w:val="nil"/>
              <w:bottom w:val="single" w:sz="4" w:space="0" w:color="auto"/>
              <w:right w:val="single" w:sz="4" w:space="0" w:color="auto"/>
            </w:tcBorders>
            <w:shd w:val="clear" w:color="auto" w:fill="auto"/>
            <w:noWrap/>
            <w:vAlign w:val="center"/>
            <w:hideMark/>
          </w:tcPr>
          <w:p w14:paraId="7BD79B33"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21</w:t>
            </w:r>
          </w:p>
        </w:tc>
      </w:tr>
      <w:tr w:rsidR="00E56C4B" w:rsidRPr="00237F3F" w14:paraId="7A41D2D6" w14:textId="77777777" w:rsidTr="00CA3380">
        <w:trPr>
          <w:trHeight w:val="900"/>
        </w:trPr>
        <w:tc>
          <w:tcPr>
            <w:tcW w:w="4310" w:type="dxa"/>
            <w:tcBorders>
              <w:top w:val="nil"/>
              <w:left w:val="single" w:sz="4" w:space="0" w:color="auto"/>
              <w:bottom w:val="single" w:sz="4" w:space="0" w:color="auto"/>
              <w:right w:val="single" w:sz="4" w:space="0" w:color="auto"/>
            </w:tcBorders>
            <w:shd w:val="clear" w:color="auto" w:fill="auto"/>
            <w:vAlign w:val="center"/>
            <w:hideMark/>
          </w:tcPr>
          <w:p w14:paraId="0ECF74AB" w14:textId="77777777" w:rsidR="00E56C4B" w:rsidRPr="00237F3F" w:rsidRDefault="00E56C4B" w:rsidP="00A63E9E">
            <w:pPr>
              <w:spacing w:line="240" w:lineRule="auto"/>
              <w:rPr>
                <w:rFonts w:cs="Arial"/>
                <w:color w:val="000000"/>
                <w:szCs w:val="20"/>
              </w:rPr>
            </w:pPr>
            <w:r w:rsidRPr="00237F3F">
              <w:rPr>
                <w:rFonts w:cs="Arial"/>
                <w:color w:val="000000"/>
                <w:szCs w:val="20"/>
              </w:rPr>
              <w:t>Engagement in Early Intervention Services Among Mothers in Recovery From Opioid Use Disorders</w:t>
            </w:r>
            <w:r w:rsidRPr="00237F3F">
              <w:rPr>
                <w:rFonts w:cs="Arial"/>
                <w:color w:val="000000"/>
                <w:szCs w:val="20"/>
              </w:rPr>
              <w:fldChar w:fldCharType="begin"/>
            </w:r>
            <w:r w:rsidRPr="00237F3F">
              <w:rPr>
                <w:rFonts w:cs="Arial"/>
                <w:color w:val="000000"/>
                <w:szCs w:val="20"/>
              </w:rPr>
              <w:instrText xml:space="preserve"> ADDIN ZOTERO_ITEM CSL_CITATION {"citationID":"hCIygeqc","properties":{"formattedCitation":"\\super 16\\nosupersub{}","plainCitation":"16","noteIndex":0},"citationItems":[{"id":2041,"uris":["http://zotero.org/users/4801628/items/BPWBCE3L"],"itemData":{"id":2041,"type":"article-journal","abstract":"BACKGROUND AND OBJECTIVES: Opioid-exposed infants frequently qualify for early intervention (EI). However, many eligible families choose not to enroll in this voluntary service. This study aims to understand the perceptions and experiences that may impact engagement with, and the potential benefits of, EI services among mothers in recovery from opioid use disorders (OUDs).\nMETHODS: We conducted semistructured qualitative interviews (n = 22) and 1 focus group (n = 6) with mothers in recovery from OUDs in western Massachusetts. Transcripts were coded and analyzed by using a descriptive approach.\nRESULTS: The mean participant age was 32 years, and 13 had a high school degree or less. Five major themes emerged revealing mothers’ development through stages of engagement in EI services: (1) fear, guilt, and shame related to drug use (emotions acting as barriers to enrollment); (2) the question of whether it is “needed” (deciding whether there is value in EI for opioid-exposed infants); (3) starting with “judgment” (baseline level of perceived stigma that parents in recovery associate with EI); (4) breaking down the “wall” (how parents overcome the fear and perceived judgment to build partnerships with providers); and (5) “above and beyond” (need for a personal connection with mothers and concrete supports through EI in addition to the child-focused services provided).\nCONCLUSIONS: Barriers to engagement in EI among mothers in recovery from OUDs include a range of emotions, perceived stigma, and ambivalence. An effort to purposefully listen to and care for mothers through a strengths-based, bigenerational approach may help establish greater connections and foster stronger EI engagement among families affected by OUDs.","container-title":"Pediatrics","DOI":"10.1542/peds.2019-1957","ISSN":"0031-4005, 1098-4275","issue":"2","language":"en","license":"Copyright © 2020 by the American Academy of Pediatrics","note":"publisher: American Academy of Pediatrics\nsection: Article\nPMID: 31992649","source":"pediatrics-aappublications-org.resources.library.brandeis.edu","title":"Engagement in Early Intervention Services Among Mothers in Recovery From Opioid Use Disorders","URL":"https://pediatrics-aappublications-org.resources.library.brandeis.edu/content/145/2/e20191957","volume":"145","author":[{"family":"Peacock-Chambers","given":"Elizabeth"},{"family":"Feinberg","given":"Emily"},{"family":"Senn-McNally","given":"Molly"},{"family":"Clark","given":"Maria Carolina"},{"family":"Jurkowski","given":"Briana"},{"family":"Suchman","given":"Nancy E."},{"family":"Byatt","given":"Nancy"},{"family":"Friedmann","given":"Peter D."}],"accessed":{"date-parts":[["2020",5,7]]},"issued":{"date-parts":[["2020",2,1]]}}}],"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16</w:t>
            </w:r>
            <w:r w:rsidRPr="00237F3F">
              <w:rPr>
                <w:rFonts w:cs="Arial"/>
                <w:color w:val="000000"/>
                <w:szCs w:val="20"/>
              </w:rPr>
              <w:fldChar w:fldCharType="end"/>
            </w:r>
          </w:p>
        </w:tc>
        <w:tc>
          <w:tcPr>
            <w:tcW w:w="1995" w:type="dxa"/>
            <w:tcBorders>
              <w:top w:val="nil"/>
              <w:left w:val="single" w:sz="4" w:space="0" w:color="auto"/>
              <w:bottom w:val="single" w:sz="4" w:space="0" w:color="auto"/>
              <w:right w:val="single" w:sz="4" w:space="0" w:color="auto"/>
            </w:tcBorders>
            <w:shd w:val="clear" w:color="auto" w:fill="auto"/>
            <w:vAlign w:val="center"/>
            <w:hideMark/>
          </w:tcPr>
          <w:p w14:paraId="47BB8828" w14:textId="77777777" w:rsidR="00E56C4B" w:rsidRPr="00237F3F" w:rsidRDefault="00E56C4B" w:rsidP="00A63E9E">
            <w:pPr>
              <w:spacing w:line="240" w:lineRule="auto"/>
              <w:rPr>
                <w:rFonts w:cs="Arial"/>
                <w:color w:val="000000"/>
                <w:szCs w:val="20"/>
              </w:rPr>
            </w:pPr>
            <w:r w:rsidRPr="00237F3F">
              <w:rPr>
                <w:rFonts w:cs="Arial"/>
                <w:color w:val="000000"/>
                <w:szCs w:val="20"/>
              </w:rPr>
              <w:t>Qualitative study</w:t>
            </w:r>
          </w:p>
        </w:tc>
        <w:tc>
          <w:tcPr>
            <w:tcW w:w="2430" w:type="dxa"/>
            <w:tcBorders>
              <w:top w:val="nil"/>
              <w:left w:val="nil"/>
              <w:bottom w:val="single" w:sz="4" w:space="0" w:color="auto"/>
              <w:right w:val="single" w:sz="4" w:space="0" w:color="auto"/>
            </w:tcBorders>
            <w:shd w:val="clear" w:color="auto" w:fill="auto"/>
            <w:noWrap/>
            <w:vAlign w:val="center"/>
            <w:hideMark/>
          </w:tcPr>
          <w:p w14:paraId="00633DAD"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20</w:t>
            </w:r>
          </w:p>
        </w:tc>
      </w:tr>
      <w:tr w:rsidR="00E56C4B" w:rsidRPr="00237F3F" w14:paraId="70CABD38" w14:textId="77777777" w:rsidTr="00CA3380">
        <w:trPr>
          <w:trHeight w:val="900"/>
        </w:trPr>
        <w:tc>
          <w:tcPr>
            <w:tcW w:w="4310" w:type="dxa"/>
            <w:tcBorders>
              <w:top w:val="nil"/>
              <w:left w:val="single" w:sz="4" w:space="0" w:color="auto"/>
              <w:bottom w:val="single" w:sz="4" w:space="0" w:color="auto"/>
              <w:right w:val="single" w:sz="4" w:space="0" w:color="auto"/>
            </w:tcBorders>
            <w:shd w:val="clear" w:color="auto" w:fill="auto"/>
            <w:vAlign w:val="center"/>
            <w:hideMark/>
          </w:tcPr>
          <w:p w14:paraId="4A425667" w14:textId="77777777" w:rsidR="00E56C4B" w:rsidRPr="00237F3F" w:rsidRDefault="00E56C4B" w:rsidP="00A63E9E">
            <w:pPr>
              <w:spacing w:line="240" w:lineRule="auto"/>
              <w:rPr>
                <w:rFonts w:cs="Arial"/>
                <w:color w:val="000000"/>
                <w:szCs w:val="20"/>
              </w:rPr>
            </w:pPr>
            <w:r w:rsidRPr="00237F3F">
              <w:rPr>
                <w:rFonts w:cs="Arial"/>
                <w:color w:val="000000"/>
                <w:szCs w:val="20"/>
              </w:rPr>
              <w:t>Engagement in Online Communities by New Mothers in Recovery from Opioid Use Disorder</w:t>
            </w:r>
            <w:r w:rsidRPr="00237F3F">
              <w:rPr>
                <w:rFonts w:cs="Arial"/>
                <w:color w:val="000000"/>
                <w:szCs w:val="20"/>
              </w:rPr>
              <w:fldChar w:fldCharType="begin"/>
            </w:r>
            <w:r w:rsidRPr="00237F3F">
              <w:rPr>
                <w:rFonts w:cs="Arial"/>
                <w:color w:val="000000"/>
                <w:szCs w:val="20"/>
              </w:rPr>
              <w:instrText xml:space="preserve"> ADDIN ZOTERO_ITEM CSL_CITATION {"citationID":"AkA0cw4g","properties":{"formattedCitation":"\\super 17\\nosupersub{}","plainCitation":"17","noteIndex":0},"citationItems":[{"id":4175,"uris":["http://zotero.org/users/4801628/items/8ZWJAB6U"],"itemData":{"id":4175,"type":"article-journal","abstract":"The purpose of this study was to examine the role of engagement with online communities by women using medication-assisted treatment (MAT) to manage recovery from opioid use disorder (OUD) during pregnancy and the first year after birth.\nTen participants were identified through purposive sampling for this secondary data analysis as part of a larger grounded theory study about ways women using MAT for recovery from OUD meet the needs of their mother-infant dyad. Inclusion criteria included: English-speaking, 18 years of age or older, living in the United States, within the first year after birth, using MAT to manage OUD, and identified engaging with online communities during pregnancy and/or postpartum. A categorical-content narrative approach was used.\nThree narratives were identified from the analysis, belonging , collaboration , and expecting success .\nEngagement in online communities can be a meaningful adjunct or replacement for in-person support. Online spaces are available 24/7 and allow people to join a community where they will not experience stigma and can find support tailored to their needs. Health care providers could extend their care for mothers affected by OUD by referring them to online communities for support of recovery self-management efforts.","container-title":"MCN, the American journal of maternal child nursing","DOI":"10.1097/NMC.0000000000000893","ISSN":"1539-0683","issue":"2","language":"eng","note":"publisher-place: United States","page":"82–87","source":"search.library.brandeis.edu","title":"Engagement in Online Communities by New Mothers in Recovery from Opioid Use Disorder","volume":"48","author":[{"family":"Mattson","given":"Nicole M."},{"family":"Ohlendorf","given":"Jennifer M."}],"issued":{"date-parts":[["2023"]]}}}],"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17</w:t>
            </w:r>
            <w:r w:rsidRPr="00237F3F">
              <w:rPr>
                <w:rFonts w:cs="Arial"/>
                <w:color w:val="000000"/>
                <w:szCs w:val="20"/>
              </w:rPr>
              <w:fldChar w:fldCharType="end"/>
            </w:r>
          </w:p>
        </w:tc>
        <w:tc>
          <w:tcPr>
            <w:tcW w:w="1995" w:type="dxa"/>
            <w:tcBorders>
              <w:top w:val="nil"/>
              <w:left w:val="single" w:sz="4" w:space="0" w:color="auto"/>
              <w:bottom w:val="single" w:sz="4" w:space="0" w:color="auto"/>
              <w:right w:val="single" w:sz="4" w:space="0" w:color="auto"/>
            </w:tcBorders>
            <w:shd w:val="clear" w:color="auto" w:fill="auto"/>
            <w:vAlign w:val="center"/>
            <w:hideMark/>
          </w:tcPr>
          <w:p w14:paraId="6DF97C9D" w14:textId="77777777" w:rsidR="00E56C4B" w:rsidRPr="00237F3F" w:rsidRDefault="00E56C4B" w:rsidP="00A63E9E">
            <w:pPr>
              <w:spacing w:line="240" w:lineRule="auto"/>
              <w:rPr>
                <w:rFonts w:cs="Arial"/>
                <w:color w:val="000000"/>
                <w:szCs w:val="20"/>
              </w:rPr>
            </w:pPr>
            <w:r w:rsidRPr="00237F3F">
              <w:rPr>
                <w:rFonts w:cs="Arial"/>
                <w:color w:val="000000"/>
                <w:szCs w:val="20"/>
              </w:rPr>
              <w:t>Qualitative study</w:t>
            </w:r>
          </w:p>
        </w:tc>
        <w:tc>
          <w:tcPr>
            <w:tcW w:w="2430" w:type="dxa"/>
            <w:tcBorders>
              <w:top w:val="nil"/>
              <w:left w:val="nil"/>
              <w:bottom w:val="single" w:sz="4" w:space="0" w:color="auto"/>
              <w:right w:val="single" w:sz="4" w:space="0" w:color="auto"/>
            </w:tcBorders>
            <w:shd w:val="clear" w:color="auto" w:fill="auto"/>
            <w:noWrap/>
            <w:vAlign w:val="center"/>
            <w:hideMark/>
          </w:tcPr>
          <w:p w14:paraId="172E9304"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23</w:t>
            </w:r>
          </w:p>
        </w:tc>
      </w:tr>
      <w:tr w:rsidR="00E56C4B" w:rsidRPr="00237F3F" w14:paraId="1B6B1B8B" w14:textId="77777777" w:rsidTr="00CA3380">
        <w:trPr>
          <w:trHeight w:val="1200"/>
        </w:trPr>
        <w:tc>
          <w:tcPr>
            <w:tcW w:w="4310" w:type="dxa"/>
            <w:tcBorders>
              <w:top w:val="nil"/>
              <w:left w:val="single" w:sz="4" w:space="0" w:color="auto"/>
              <w:bottom w:val="single" w:sz="4" w:space="0" w:color="auto"/>
              <w:right w:val="single" w:sz="4" w:space="0" w:color="auto"/>
            </w:tcBorders>
            <w:shd w:val="clear" w:color="auto" w:fill="auto"/>
            <w:vAlign w:val="center"/>
            <w:hideMark/>
          </w:tcPr>
          <w:p w14:paraId="2CC9F319" w14:textId="77777777" w:rsidR="00E56C4B" w:rsidRPr="00237F3F" w:rsidRDefault="00E56C4B" w:rsidP="00A63E9E">
            <w:pPr>
              <w:spacing w:line="240" w:lineRule="auto"/>
              <w:rPr>
                <w:rFonts w:cs="Arial"/>
                <w:color w:val="000000"/>
                <w:szCs w:val="20"/>
              </w:rPr>
            </w:pPr>
            <w:r w:rsidRPr="00237F3F">
              <w:rPr>
                <w:rFonts w:cs="Arial"/>
                <w:color w:val="000000"/>
                <w:szCs w:val="20"/>
              </w:rPr>
              <w:t xml:space="preserve">In their own words: a qualitative study of factors promoting resilience and recovery among postpartum women with opioid use disorders </w:t>
            </w:r>
            <w:r w:rsidRPr="00237F3F">
              <w:rPr>
                <w:rFonts w:cs="Arial"/>
                <w:color w:val="000000"/>
                <w:szCs w:val="20"/>
              </w:rPr>
              <w:fldChar w:fldCharType="begin"/>
            </w:r>
            <w:r w:rsidRPr="00237F3F">
              <w:rPr>
                <w:rFonts w:cs="Arial"/>
                <w:color w:val="000000"/>
                <w:szCs w:val="20"/>
              </w:rPr>
              <w:instrText xml:space="preserve"> ADDIN ZOTERO_ITEM CSL_CITATION {"citationID":"GrUZ8FQz","properties":{"formattedCitation":"\\super 18\\nosupersub{}","plainCitation":"18","noteIndex":0},"citationItems":[{"id":4177,"uris":["http://zotero.org/users/4801628/items/G3HDB2YG"],"itemData":{"id":4177,"type":"article-journal","abstract":"Background\nOpioid use disorder (OUD) is associated with substantial morbidity and mortality for women, especially during the perinatal period. Opioid overdose has become a significant cause of maternal death in the United States, with rates highest in the immediate postpartum year. While pregnancy is a time of high motivation for healthcare engagement, unique challenges exist for pregnant women with OUD seeking both substance use treatment and maternity care, including managing change after birth. How women successfully navigate these barriers, engage in treatment, and abstain from substance use during pregnancy and postpartum is poorly understood. The aim of this study is to explore the experiences of postpartum women with OUD who successfully engaged in both substance use treatment and maternity care during pregnancy, to understand factors contributing to their ability to access care and social support.\nMethods\nWe conducted semi-structured, in-depth interviews with postpartum women in sustained recovery (n = 10) engaged in a substance use treatment program in northern New England. Interviews were analyzed using grounded theory methodology.\nResults\nDespite multiple barriers, women identified pregnancy as a change point from which they were able to develop self-efficacy and exercise agency in seeking care. A shift in internal motivation enabled women to disclose need for OUD treatment to maternity care providers, a profoundly significant moment. Concurrently, women developed a new capacity for self-care, demonstrated through managing relationships with providers and family members, and overcoming logistical challenges which had previously seemed overwhelming. This transformation was also expressed in making decisions based on pregnancy risk, engaging with and caring for others, and providing peer support. Women developed resilience through the interaction of inner motivation and their ability to positively utilize or transform external factors.\nConclusions\nComplex interactions occurred between individual-level changes in treatment motivation due to pregnancy, emerging self-efficacy in accessing resources, and engagement with clinicians and peers. This transformative process was identified by women as a key factor in entering recovery during pregnancy and sustaining it postpartum. Clinicians and policymakers should target the provision of services which promote resilience in pregnant women with OUD.","container-title":"BMC Pregnancy and Childbirth","DOI":"10.1186/s12884-020-02872-5","language":"English","license":"© 2020. This work is licensed under http://creativecommons.org/licenses/by/4.0/ (the “License”). Notwithstanding the ProQuest Terms and Conditions, you may use this content in accordance with the terms of the License.","note":"number-of-pages: 1-10\npublisher-place: London, United Kingdom\npublisher: BioMed Central\nsection: Research article","page":"1-10","source":"ProQuest","title":"In their own words: a qualitative study of factors promoting resilience and recovery among postpartum women with opioid use disorders","title-short":"In their own words","volume":"20","author":[{"family":"Goodman","given":"Daisy J."},{"family":"Saunders","given":"Elizabeth C."},{"family":"Wolff","given":"Kristina B."}],"issued":{"date-parts":[["2020"]]}}}],"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18</w:t>
            </w:r>
            <w:r w:rsidRPr="00237F3F">
              <w:rPr>
                <w:rFonts w:cs="Arial"/>
                <w:color w:val="000000"/>
                <w:szCs w:val="20"/>
              </w:rPr>
              <w:fldChar w:fldCharType="end"/>
            </w:r>
          </w:p>
        </w:tc>
        <w:tc>
          <w:tcPr>
            <w:tcW w:w="1995" w:type="dxa"/>
            <w:tcBorders>
              <w:top w:val="nil"/>
              <w:left w:val="single" w:sz="4" w:space="0" w:color="auto"/>
              <w:bottom w:val="single" w:sz="4" w:space="0" w:color="auto"/>
              <w:right w:val="single" w:sz="4" w:space="0" w:color="auto"/>
            </w:tcBorders>
            <w:shd w:val="clear" w:color="auto" w:fill="auto"/>
            <w:vAlign w:val="center"/>
            <w:hideMark/>
          </w:tcPr>
          <w:p w14:paraId="5A7FD355" w14:textId="77777777" w:rsidR="00E56C4B" w:rsidRPr="00237F3F" w:rsidRDefault="00E56C4B" w:rsidP="00A63E9E">
            <w:pPr>
              <w:spacing w:line="240" w:lineRule="auto"/>
              <w:rPr>
                <w:rFonts w:cs="Arial"/>
                <w:color w:val="000000"/>
                <w:szCs w:val="20"/>
              </w:rPr>
            </w:pPr>
            <w:r w:rsidRPr="00237F3F">
              <w:rPr>
                <w:rFonts w:cs="Arial"/>
                <w:color w:val="000000"/>
                <w:szCs w:val="20"/>
              </w:rPr>
              <w:t>Qualitative study</w:t>
            </w:r>
          </w:p>
        </w:tc>
        <w:tc>
          <w:tcPr>
            <w:tcW w:w="2430" w:type="dxa"/>
            <w:tcBorders>
              <w:top w:val="nil"/>
              <w:left w:val="nil"/>
              <w:bottom w:val="single" w:sz="4" w:space="0" w:color="auto"/>
              <w:right w:val="single" w:sz="4" w:space="0" w:color="auto"/>
            </w:tcBorders>
            <w:shd w:val="clear" w:color="auto" w:fill="auto"/>
            <w:noWrap/>
            <w:vAlign w:val="center"/>
            <w:hideMark/>
          </w:tcPr>
          <w:p w14:paraId="74DB4821"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20</w:t>
            </w:r>
          </w:p>
        </w:tc>
      </w:tr>
      <w:tr w:rsidR="00E56C4B" w:rsidRPr="00237F3F" w14:paraId="0B89DC8D" w14:textId="77777777" w:rsidTr="00CA3380">
        <w:trPr>
          <w:trHeight w:val="900"/>
        </w:trPr>
        <w:tc>
          <w:tcPr>
            <w:tcW w:w="43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0C5937" w14:textId="77777777" w:rsidR="00E56C4B" w:rsidRPr="00237F3F" w:rsidRDefault="00E56C4B" w:rsidP="00A63E9E">
            <w:pPr>
              <w:spacing w:line="240" w:lineRule="auto"/>
              <w:rPr>
                <w:rFonts w:cs="Arial"/>
                <w:color w:val="000000"/>
                <w:szCs w:val="20"/>
              </w:rPr>
            </w:pPr>
            <w:r w:rsidRPr="00237F3F">
              <w:rPr>
                <w:rFonts w:cs="Arial"/>
                <w:color w:val="000000"/>
                <w:szCs w:val="20"/>
              </w:rPr>
              <w:lastRenderedPageBreak/>
              <w:t>28-year-old Woman With Opioid Use Disorder Delivers Healthy Baby While in Custody: Addressing Forced Detox</w:t>
            </w:r>
            <w:r w:rsidRPr="00237F3F">
              <w:rPr>
                <w:rFonts w:cs="Arial"/>
                <w:color w:val="000000"/>
                <w:szCs w:val="20"/>
              </w:rPr>
              <w:fldChar w:fldCharType="begin"/>
            </w:r>
            <w:r w:rsidRPr="00237F3F">
              <w:rPr>
                <w:rFonts w:cs="Arial"/>
                <w:color w:val="000000"/>
                <w:szCs w:val="20"/>
              </w:rPr>
              <w:instrText xml:space="preserve"> ADDIN ZOTERO_ITEM CSL_CITATION {"citationID":"TYReEfjv","properties":{"formattedCitation":"\\super 19\\nosupersub{}","plainCitation":"19","noteIndex":0},"citationItems":[{"id":4261,"uris":["http://zotero.org/users/4801628/items/QS2F5Z3N"],"itemData":{"id":4261,"type":"article-journal","abstract":"Opioid agonist treatment (OAT) in pregnancy reduces overdose risk, drug use, increases prenatal care engagement, and improves birth outcomes. Yet many pregnant women lack access to adequate treatment. OAT, while incarcerated, reduces subsequent overdose risk, improves continuation to treatment on release, and reduces recidivism. Yet most correction facilities do not follow evidence-based guidelines for treatment, resulting in destabilization and overdose. This case is unique in illustrating 1 example of a patient who is justice-involved during pregnancy and the postpartum period, and highlighting an area of advocacy that is under-reported in the medical literature.\nA 28-year-old G2P0010 woman with a history of severe opioid use disorder (OUD) learned she was 13 weeks pregnant after a polysubstance overdose while on methadone treatment. She did not engage in prenatal care, despite many encounters with the healthcare system. Her pregnancy course was marked by polysubstance use, hospitalizations, and incarcerations. While incarcerated, she delivered a healthy baby at 37 weeks, and her parental custody rights were suspended.The obstetrics team successfully advocated with the jail for continuing methadone postpartum due to the increased risk of relapse and overdose on release. After release, she continued methadone treatment with no further illicit opioid use, began to engage in counseling, 12-step meetings, and worked towards custody of her son.\nThe postpartum and postincarceration periods are 2 high-risk periods for women with OUD. OAT in and out of incarceration provided some stability and benefit, in the midst of a prenatal course that was fragmented by polysubstance use, hospitalization, and incarceration. Maintaining and prioritizing access to OAT for patients who are incarcerated is necessary, though not sufficient, to address the high risk of overdose. Empowering healthcare providers to advocate for incarcerated patients with OUD on an individual level is 1 key strategy to optimize addiction treatment for incarcerated people.","container-title":"Journal of addiction medicine","DOI":"10.1097/ADM.0000000000000468","ISSN":"1935-3227","issue":"3","language":"eng","note":"publisher-place: United States","page":"237–240","source":"search.library.brandeis.edu","title":"28-year-old Woman With Opioid Use Disorder Delivers Healthy Baby While in Custody: Addressing Forced Detox","title-short":"28-year-old Woman With Opioid Use Disorder Delivers Healthy Baby While in Custody","volume":"13","author":[{"family":"Gray","given":"Jessica"},{"family":"Saia","given":"Kelley"},{"family":"Walley","given":"Alexander Y."}],"issued":{"date-parts":[["2019"]]}}}],"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19</w:t>
            </w:r>
            <w:r w:rsidRPr="00237F3F">
              <w:rPr>
                <w:rFonts w:cs="Arial"/>
                <w:color w:val="000000"/>
                <w:szCs w:val="20"/>
              </w:rPr>
              <w:fldChar w:fldCharType="end"/>
            </w:r>
          </w:p>
        </w:tc>
        <w:tc>
          <w:tcPr>
            <w:tcW w:w="19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C79C40" w14:textId="77777777" w:rsidR="00E56C4B" w:rsidRPr="00237F3F" w:rsidRDefault="00E56C4B" w:rsidP="00A63E9E">
            <w:pPr>
              <w:spacing w:line="240" w:lineRule="auto"/>
              <w:rPr>
                <w:rFonts w:cs="Arial"/>
                <w:color w:val="000000"/>
                <w:szCs w:val="20"/>
              </w:rPr>
            </w:pPr>
            <w:r w:rsidRPr="00237F3F">
              <w:rPr>
                <w:rFonts w:cs="Arial"/>
                <w:color w:val="000000"/>
                <w:szCs w:val="20"/>
              </w:rPr>
              <w:t>Case study</w:t>
            </w:r>
          </w:p>
        </w:tc>
        <w:tc>
          <w:tcPr>
            <w:tcW w:w="2430" w:type="dxa"/>
            <w:tcBorders>
              <w:top w:val="single" w:sz="4" w:space="0" w:color="auto"/>
              <w:left w:val="nil"/>
              <w:bottom w:val="single" w:sz="4" w:space="0" w:color="auto"/>
              <w:right w:val="single" w:sz="4" w:space="0" w:color="auto"/>
            </w:tcBorders>
            <w:shd w:val="clear" w:color="auto" w:fill="auto"/>
            <w:noWrap/>
            <w:vAlign w:val="center"/>
            <w:hideMark/>
          </w:tcPr>
          <w:p w14:paraId="17C2141A"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19</w:t>
            </w:r>
          </w:p>
        </w:tc>
      </w:tr>
    </w:tbl>
    <w:p w14:paraId="42DEBC0E" w14:textId="77777777" w:rsidR="00E56C4B" w:rsidRPr="00237F3F" w:rsidRDefault="00E56C4B" w:rsidP="00E56C4B">
      <w:pPr>
        <w:pStyle w:val="NoSpacing"/>
        <w:rPr>
          <w:rFonts w:ascii="Arial" w:hAnsi="Arial"/>
          <w:sz w:val="20"/>
          <w:szCs w:val="20"/>
        </w:rPr>
      </w:pPr>
    </w:p>
    <w:p w14:paraId="75E12CB7" w14:textId="77777777" w:rsidR="00E56C4B" w:rsidRPr="00237F3F" w:rsidRDefault="00E56C4B" w:rsidP="00E56C4B">
      <w:pPr>
        <w:pStyle w:val="NoSpacing"/>
        <w:rPr>
          <w:rFonts w:ascii="Arial" w:hAnsi="Arial"/>
          <w:sz w:val="20"/>
          <w:szCs w:val="20"/>
        </w:rPr>
      </w:pPr>
    </w:p>
    <w:p w14:paraId="5A7D5B32" w14:textId="77777777" w:rsidR="00E56C4B" w:rsidRPr="00237F3F" w:rsidRDefault="00E56C4B" w:rsidP="00E56C4B">
      <w:pPr>
        <w:pStyle w:val="NoSpacing"/>
        <w:rPr>
          <w:rFonts w:ascii="Arial" w:hAnsi="Arial"/>
          <w:sz w:val="20"/>
          <w:szCs w:val="20"/>
        </w:rPr>
      </w:pPr>
      <w:r w:rsidRPr="00237F3F">
        <w:rPr>
          <w:rFonts w:ascii="Arial" w:hAnsi="Arial"/>
          <w:sz w:val="20"/>
          <w:szCs w:val="20"/>
        </w:rPr>
        <w:t>Category: Review article (n=4, 10%)</w:t>
      </w:r>
    </w:p>
    <w:p w14:paraId="16206A9A" w14:textId="77777777" w:rsidR="00E56C4B" w:rsidRPr="00237F3F" w:rsidRDefault="00E56C4B" w:rsidP="00E56C4B">
      <w:pPr>
        <w:pStyle w:val="NoSpacing"/>
        <w:rPr>
          <w:rFonts w:ascii="Arial" w:hAnsi="Arial"/>
          <w:sz w:val="20"/>
          <w:szCs w:val="20"/>
        </w:rPr>
      </w:pPr>
    </w:p>
    <w:p w14:paraId="74A65CD3" w14:textId="77777777" w:rsidR="00E56C4B" w:rsidRPr="00237F3F" w:rsidRDefault="00E56C4B" w:rsidP="00E56C4B">
      <w:pPr>
        <w:pStyle w:val="NoSpacing"/>
        <w:rPr>
          <w:rFonts w:ascii="Arial" w:hAnsi="Arial"/>
          <w:sz w:val="20"/>
          <w:szCs w:val="20"/>
        </w:rPr>
      </w:pPr>
    </w:p>
    <w:tbl>
      <w:tblPr>
        <w:tblpPr w:leftFromText="180" w:rightFromText="180" w:vertAnchor="text" w:tblpXSpec="center" w:tblpY="1"/>
        <w:tblOverlap w:val="never"/>
        <w:tblW w:w="8725" w:type="dxa"/>
        <w:tblLook w:val="04A0" w:firstRow="1" w:lastRow="0" w:firstColumn="1" w:lastColumn="0" w:noHBand="0" w:noVBand="1"/>
      </w:tblPr>
      <w:tblGrid>
        <w:gridCol w:w="4045"/>
        <w:gridCol w:w="2280"/>
        <w:gridCol w:w="2400"/>
      </w:tblGrid>
      <w:tr w:rsidR="00E56C4B" w:rsidRPr="00237F3F" w14:paraId="6A210254" w14:textId="77777777" w:rsidTr="00CA3380">
        <w:trPr>
          <w:trHeight w:val="368"/>
        </w:trPr>
        <w:tc>
          <w:tcPr>
            <w:tcW w:w="40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44046A" w14:textId="77777777" w:rsidR="00E56C4B" w:rsidRPr="00237F3F" w:rsidRDefault="00E56C4B" w:rsidP="00CA3380">
            <w:pPr>
              <w:spacing w:line="240" w:lineRule="auto"/>
              <w:rPr>
                <w:rFonts w:cs="Arial"/>
                <w:color w:val="000000"/>
                <w:szCs w:val="20"/>
              </w:rPr>
            </w:pPr>
            <w:r w:rsidRPr="00237F3F">
              <w:rPr>
                <w:rFonts w:cs="Arial"/>
                <w:color w:val="000000"/>
                <w:szCs w:val="20"/>
              </w:rPr>
              <w:t>Title</w:t>
            </w:r>
          </w:p>
        </w:tc>
        <w:tc>
          <w:tcPr>
            <w:tcW w:w="22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6A106E" w14:textId="77777777" w:rsidR="00E56C4B" w:rsidRPr="00237F3F" w:rsidRDefault="00E56C4B" w:rsidP="00CA3380">
            <w:pPr>
              <w:spacing w:line="240" w:lineRule="auto"/>
              <w:rPr>
                <w:rFonts w:cs="Arial"/>
                <w:color w:val="000000"/>
                <w:szCs w:val="20"/>
              </w:rPr>
            </w:pPr>
            <w:r w:rsidRPr="00237F3F">
              <w:rPr>
                <w:rFonts w:cs="Arial"/>
                <w:color w:val="000000"/>
                <w:szCs w:val="20"/>
              </w:rPr>
              <w:t>Study design</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14:paraId="71050F18" w14:textId="77777777" w:rsidR="00E56C4B" w:rsidRPr="00237F3F" w:rsidRDefault="00E56C4B" w:rsidP="00CA3380">
            <w:pPr>
              <w:spacing w:line="240" w:lineRule="auto"/>
              <w:rPr>
                <w:rFonts w:cs="Arial"/>
                <w:color w:val="000000"/>
                <w:szCs w:val="20"/>
              </w:rPr>
            </w:pPr>
            <w:r w:rsidRPr="00237F3F">
              <w:rPr>
                <w:rFonts w:cs="Arial"/>
                <w:color w:val="000000"/>
                <w:szCs w:val="20"/>
              </w:rPr>
              <w:t xml:space="preserve">Publication Year </w:t>
            </w:r>
          </w:p>
        </w:tc>
      </w:tr>
      <w:tr w:rsidR="00E56C4B" w:rsidRPr="00237F3F" w14:paraId="577B9F6A" w14:textId="77777777" w:rsidTr="00CA3380">
        <w:trPr>
          <w:trHeight w:val="600"/>
        </w:trPr>
        <w:tc>
          <w:tcPr>
            <w:tcW w:w="4045" w:type="dxa"/>
            <w:tcBorders>
              <w:top w:val="nil"/>
              <w:left w:val="single" w:sz="4" w:space="0" w:color="auto"/>
              <w:bottom w:val="single" w:sz="4" w:space="0" w:color="auto"/>
              <w:right w:val="single" w:sz="4" w:space="0" w:color="auto"/>
            </w:tcBorders>
            <w:shd w:val="clear" w:color="auto" w:fill="auto"/>
            <w:vAlign w:val="center"/>
            <w:hideMark/>
          </w:tcPr>
          <w:p w14:paraId="0F633F0A" w14:textId="77777777" w:rsidR="00E56C4B" w:rsidRPr="00237F3F" w:rsidRDefault="00E56C4B" w:rsidP="00CA3380">
            <w:pPr>
              <w:spacing w:line="240" w:lineRule="auto"/>
              <w:rPr>
                <w:rFonts w:cs="Arial"/>
                <w:color w:val="000000"/>
                <w:szCs w:val="20"/>
              </w:rPr>
            </w:pPr>
            <w:r w:rsidRPr="00237F3F">
              <w:rPr>
                <w:rFonts w:cs="Arial"/>
                <w:color w:val="000000"/>
                <w:szCs w:val="20"/>
              </w:rPr>
              <w:t>Opioid use in pregnancy: An emerging health crisis</w:t>
            </w:r>
            <w:r w:rsidRPr="00237F3F">
              <w:rPr>
                <w:rFonts w:cs="Arial"/>
                <w:color w:val="000000"/>
                <w:szCs w:val="20"/>
              </w:rPr>
              <w:fldChar w:fldCharType="begin"/>
            </w:r>
            <w:r w:rsidRPr="00237F3F">
              <w:rPr>
                <w:rFonts w:cs="Arial"/>
                <w:color w:val="000000"/>
                <w:szCs w:val="20"/>
              </w:rPr>
              <w:instrText xml:space="preserve"> ADDIN ZOTERO_ITEM CSL_CITATION {"citationID":"kdiWo8X8","properties":{"formattedCitation":"\\super 20\\nosupersub{}","plainCitation":"20","noteIndex":0},"citationItems":[{"id":4153,"uris":["http://zotero.org/users/4801628/items/8Q6MHRVI"],"itemData":{"id":4153,"type":"article-journal","abstract":"Opioid use in pregnancy has increased in parallel to the opioid crisis observed in the general population. Rising rates of peripartum opioid use pose a significant public health concern for both mothers and their children. Pregnancy also represents a unique opportunity for healthcare providers to screen women for opioid use disorder and engage them in appropriate care. In the present review, we describe patterns of opioid use in pregnancy and how this relates to maternal and neonatal health outcomes. We also examine screening for and treatment of opioid use disorder in pregnancy, neonatal outcomes following maternal opioid use, and breastfeeding recommendations for women taking opioids postpartum.","container-title":"Obstetric Medicine","DOI":"10.1177/1753495X20971163","ISSN":"1753-495X","issue":"4","language":"eng","note":"publisher-place: London, England\npublisher: SAGE Publications","page":"211–219","source":"search.library.brandeis.edu","title":"Opioid use in pregnancy: An emerging health crisis","title-short":"Opioid use in pregnancy","volume":"14","author":[{"family":"Zipursky","given":"Jonathan"},{"family":"Juurlink","given":"David N."}],"issued":{"date-parts":[["2021"]]}}}],"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20</w:t>
            </w:r>
            <w:r w:rsidRPr="00237F3F">
              <w:rPr>
                <w:rFonts w:cs="Arial"/>
                <w:color w:val="000000"/>
                <w:szCs w:val="20"/>
              </w:rPr>
              <w:fldChar w:fldCharType="end"/>
            </w:r>
          </w:p>
        </w:tc>
        <w:tc>
          <w:tcPr>
            <w:tcW w:w="2280" w:type="dxa"/>
            <w:tcBorders>
              <w:top w:val="nil"/>
              <w:left w:val="single" w:sz="4" w:space="0" w:color="auto"/>
              <w:bottom w:val="single" w:sz="4" w:space="0" w:color="auto"/>
              <w:right w:val="single" w:sz="4" w:space="0" w:color="auto"/>
            </w:tcBorders>
            <w:shd w:val="clear" w:color="auto" w:fill="auto"/>
            <w:vAlign w:val="center"/>
            <w:hideMark/>
          </w:tcPr>
          <w:p w14:paraId="6D761309" w14:textId="77777777" w:rsidR="00E56C4B" w:rsidRPr="00237F3F" w:rsidRDefault="00E56C4B" w:rsidP="00CA3380">
            <w:pPr>
              <w:spacing w:line="240" w:lineRule="auto"/>
              <w:rPr>
                <w:rFonts w:cs="Arial"/>
                <w:color w:val="000000"/>
                <w:szCs w:val="20"/>
              </w:rPr>
            </w:pPr>
            <w:r w:rsidRPr="00237F3F">
              <w:rPr>
                <w:rFonts w:cs="Arial"/>
                <w:color w:val="000000"/>
                <w:szCs w:val="20"/>
              </w:rPr>
              <w:t>Qualitative review</w:t>
            </w:r>
          </w:p>
        </w:tc>
        <w:tc>
          <w:tcPr>
            <w:tcW w:w="2400" w:type="dxa"/>
            <w:tcBorders>
              <w:top w:val="nil"/>
              <w:left w:val="nil"/>
              <w:bottom w:val="single" w:sz="4" w:space="0" w:color="auto"/>
              <w:right w:val="single" w:sz="4" w:space="0" w:color="auto"/>
            </w:tcBorders>
            <w:shd w:val="clear" w:color="auto" w:fill="auto"/>
            <w:noWrap/>
            <w:vAlign w:val="center"/>
            <w:hideMark/>
          </w:tcPr>
          <w:p w14:paraId="65C52725" w14:textId="77777777" w:rsidR="00E56C4B" w:rsidRPr="00237F3F" w:rsidRDefault="00E56C4B" w:rsidP="00CA3380">
            <w:pPr>
              <w:spacing w:line="240" w:lineRule="auto"/>
              <w:jc w:val="center"/>
              <w:rPr>
                <w:rFonts w:cs="Arial"/>
                <w:color w:val="000000"/>
                <w:szCs w:val="20"/>
              </w:rPr>
            </w:pPr>
            <w:r w:rsidRPr="00237F3F">
              <w:rPr>
                <w:rFonts w:cs="Arial"/>
                <w:color w:val="000000"/>
                <w:szCs w:val="20"/>
              </w:rPr>
              <w:t>2021</w:t>
            </w:r>
          </w:p>
        </w:tc>
      </w:tr>
      <w:tr w:rsidR="00E56C4B" w:rsidRPr="00237F3F" w14:paraId="6B2C0204" w14:textId="77777777" w:rsidTr="00CA3380">
        <w:trPr>
          <w:trHeight w:val="900"/>
        </w:trPr>
        <w:tc>
          <w:tcPr>
            <w:tcW w:w="4045" w:type="dxa"/>
            <w:tcBorders>
              <w:top w:val="nil"/>
              <w:left w:val="single" w:sz="4" w:space="0" w:color="auto"/>
              <w:bottom w:val="single" w:sz="4" w:space="0" w:color="auto"/>
              <w:right w:val="single" w:sz="4" w:space="0" w:color="auto"/>
            </w:tcBorders>
            <w:shd w:val="clear" w:color="auto" w:fill="auto"/>
            <w:vAlign w:val="center"/>
            <w:hideMark/>
          </w:tcPr>
          <w:p w14:paraId="3C9F91B4" w14:textId="77777777" w:rsidR="00E56C4B" w:rsidRPr="00237F3F" w:rsidRDefault="00E56C4B" w:rsidP="00CA3380">
            <w:pPr>
              <w:spacing w:line="240" w:lineRule="auto"/>
              <w:rPr>
                <w:rFonts w:cs="Arial"/>
                <w:color w:val="000000"/>
                <w:szCs w:val="20"/>
              </w:rPr>
            </w:pPr>
            <w:r w:rsidRPr="00237F3F">
              <w:rPr>
                <w:rFonts w:cs="Arial"/>
                <w:color w:val="000000"/>
                <w:szCs w:val="20"/>
              </w:rPr>
              <w:t>Pain, Opioids, and Pregnancy: Historical Context and Medical Management</w:t>
            </w:r>
            <w:r w:rsidRPr="00237F3F">
              <w:rPr>
                <w:rFonts w:cs="Arial"/>
                <w:color w:val="000000"/>
                <w:szCs w:val="20"/>
              </w:rPr>
              <w:fldChar w:fldCharType="begin"/>
            </w:r>
            <w:r w:rsidRPr="00237F3F">
              <w:rPr>
                <w:rFonts w:cs="Arial"/>
                <w:color w:val="000000"/>
                <w:szCs w:val="20"/>
              </w:rPr>
              <w:instrText xml:space="preserve"> ADDIN ZOTERO_ITEM CSL_CITATION {"citationID":"wb7d2JfH","properties":{"formattedCitation":"\\super 21\\nosupersub{}","plainCitation":"21","noteIndex":0},"citationItems":[{"id":4170,"uris":["http://zotero.org/users/4801628/items/NLK3MNGM"],"itemData":{"id":4170,"type":"article-journal","abstract":"Synopsis:Women are being disproportionately affected by the opioid crisis, including during pregnancy. Pain and other vulnerabilities to addiction differ between men and women. Management of opioid use disorder should be gender informed and exist across the lifespan. During pregnancy, it is especially important that care be multidisciplinary and evidence-based. Prioritizing access to and provision of pharmacotherapy for opioid use disorder is paramount. Care teams should be multidisciplinary to include obstetrics, addiction, social work, anesthesia, pediatrics, and behavioral health. Pain management for women with opioid use disorder requires tailored approaches, including integration of trauma informed care and addressing psychosocial needs. For pregnant women, a labor and delivery pain management plan should be formulated and documented. Opioid overdose has become a leading cause of maternal mortality, with most deaths occurring postpartum. Thus, coordinated continued care by obstetrical and addiction providers through pregnancy into postpartum is key to supporting women in recovery.","container-title":"Clinics in perinatology","DOI":"10.1016/j.clp.2019.08.013","ISSN":"0095-5108","issue":"4","language":"eng","note":"publisher-place: United States","page":"833–847","source":"search.library.brandeis.edu","title":"Pain, Opioids and Pregnancy: Historical Context and Medical Management","title-short":"Pain, Opioids and Pregnancy","volume":"46","author":[{"family":"Martin","given":"Caitlin E."},{"family":"Terplan","given":"Mishka"},{"family":"Krans","given":"Elizabeth E."}],"issued":{"date-parts":[["2019"]]}}}],"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21</w:t>
            </w:r>
            <w:r w:rsidRPr="00237F3F">
              <w:rPr>
                <w:rFonts w:cs="Arial"/>
                <w:color w:val="000000"/>
                <w:szCs w:val="20"/>
              </w:rPr>
              <w:fldChar w:fldCharType="end"/>
            </w:r>
          </w:p>
        </w:tc>
        <w:tc>
          <w:tcPr>
            <w:tcW w:w="2280" w:type="dxa"/>
            <w:tcBorders>
              <w:top w:val="nil"/>
              <w:left w:val="single" w:sz="4" w:space="0" w:color="auto"/>
              <w:bottom w:val="single" w:sz="4" w:space="0" w:color="auto"/>
              <w:right w:val="single" w:sz="4" w:space="0" w:color="auto"/>
            </w:tcBorders>
            <w:shd w:val="clear" w:color="auto" w:fill="auto"/>
            <w:vAlign w:val="center"/>
            <w:hideMark/>
          </w:tcPr>
          <w:p w14:paraId="50A58B51" w14:textId="77777777" w:rsidR="00E56C4B" w:rsidRPr="00237F3F" w:rsidRDefault="00E56C4B" w:rsidP="00CA3380">
            <w:pPr>
              <w:spacing w:line="240" w:lineRule="auto"/>
              <w:rPr>
                <w:rFonts w:cs="Arial"/>
                <w:color w:val="000000"/>
                <w:szCs w:val="20"/>
              </w:rPr>
            </w:pPr>
            <w:r w:rsidRPr="00237F3F">
              <w:rPr>
                <w:rFonts w:cs="Arial"/>
                <w:color w:val="000000"/>
                <w:szCs w:val="20"/>
              </w:rPr>
              <w:t>Qualitative review</w:t>
            </w:r>
          </w:p>
        </w:tc>
        <w:tc>
          <w:tcPr>
            <w:tcW w:w="2400" w:type="dxa"/>
            <w:tcBorders>
              <w:top w:val="nil"/>
              <w:left w:val="nil"/>
              <w:bottom w:val="single" w:sz="4" w:space="0" w:color="auto"/>
              <w:right w:val="single" w:sz="4" w:space="0" w:color="auto"/>
            </w:tcBorders>
            <w:shd w:val="clear" w:color="auto" w:fill="auto"/>
            <w:noWrap/>
            <w:vAlign w:val="center"/>
            <w:hideMark/>
          </w:tcPr>
          <w:p w14:paraId="79DE95F6" w14:textId="77777777" w:rsidR="00E56C4B" w:rsidRPr="00237F3F" w:rsidRDefault="00E56C4B" w:rsidP="00CA3380">
            <w:pPr>
              <w:spacing w:line="240" w:lineRule="auto"/>
              <w:jc w:val="center"/>
              <w:rPr>
                <w:rFonts w:cs="Arial"/>
                <w:color w:val="000000"/>
                <w:szCs w:val="20"/>
              </w:rPr>
            </w:pPr>
            <w:r w:rsidRPr="00237F3F">
              <w:rPr>
                <w:rFonts w:cs="Arial"/>
                <w:color w:val="000000"/>
                <w:szCs w:val="20"/>
              </w:rPr>
              <w:t>2019</w:t>
            </w:r>
          </w:p>
        </w:tc>
      </w:tr>
      <w:tr w:rsidR="00E56C4B" w:rsidRPr="00237F3F" w14:paraId="40654EF6" w14:textId="77777777" w:rsidTr="00CA3380">
        <w:trPr>
          <w:trHeight w:val="1200"/>
        </w:trPr>
        <w:tc>
          <w:tcPr>
            <w:tcW w:w="4045" w:type="dxa"/>
            <w:tcBorders>
              <w:top w:val="nil"/>
              <w:left w:val="single" w:sz="4" w:space="0" w:color="auto"/>
              <w:bottom w:val="single" w:sz="4" w:space="0" w:color="auto"/>
              <w:right w:val="single" w:sz="4" w:space="0" w:color="auto"/>
            </w:tcBorders>
            <w:shd w:val="clear" w:color="auto" w:fill="auto"/>
            <w:vAlign w:val="center"/>
            <w:hideMark/>
          </w:tcPr>
          <w:p w14:paraId="125632D7" w14:textId="77777777" w:rsidR="00E56C4B" w:rsidRPr="00237F3F" w:rsidRDefault="00E56C4B" w:rsidP="00CA3380">
            <w:pPr>
              <w:spacing w:line="240" w:lineRule="auto"/>
              <w:rPr>
                <w:rFonts w:cs="Arial"/>
                <w:color w:val="000000"/>
                <w:szCs w:val="20"/>
              </w:rPr>
            </w:pPr>
            <w:r w:rsidRPr="00237F3F">
              <w:rPr>
                <w:rFonts w:cs="Arial"/>
                <w:color w:val="000000"/>
                <w:szCs w:val="20"/>
              </w:rPr>
              <w:t>Low barrier perinatal psychiatric care for patients with substance use disorder: meeting patients across the perinatal continuum where they are</w:t>
            </w:r>
            <w:r w:rsidRPr="00237F3F">
              <w:rPr>
                <w:rFonts w:cs="Arial"/>
                <w:color w:val="000000"/>
                <w:szCs w:val="20"/>
              </w:rPr>
              <w:fldChar w:fldCharType="begin"/>
            </w:r>
            <w:r w:rsidRPr="00237F3F">
              <w:rPr>
                <w:rFonts w:cs="Arial"/>
                <w:color w:val="000000"/>
                <w:szCs w:val="20"/>
              </w:rPr>
              <w:instrText xml:space="preserve"> ADDIN ZOTERO_ITEM CSL_CITATION {"citationID":"U96VdgzG","properties":{"formattedCitation":"\\super 22\\nosupersub{}","plainCitation":"22","noteIndex":0},"citationItems":[{"id":4172,"uris":["http://zotero.org/users/4801628/items/GUXPVWGT"],"itemData":{"id":4172,"type":"article-journal","abstract":"Pregnant and postpartum patients with substance use disorders (SUD) often have other co-occurring mental health disorders. Complications of substance use and mental health conditions, such as overdose and suicide, are a significant contributor to maternal morbidity and mortality. For individuals dually diagnosed with SUD and other mental health disorders, the perinatal period can be both a motivating and a vulnerable period for care. Barriers to optimal care include, but are not limited to, lack of screening, lack of referrals for care, a limited number of psychiatric providers available to care for pregnant patients, and stigma around mental health and addiction care in pregnancy. In this review, we discuss approaches to low-barrier perinatal psychiatric care for women with SUD to promote engagement in care. We review (1) appropriate psychiatric assessment and diagnostic work-up; (2) treatment planning incorporating shared-decision making, non-punitive and culturally sensitive patient-centred care, and principles of harm reduction with a focus on psychopharmacology, and (3) the benefits of an integrated and collaborative multidisciplinary care model for this subpopulation of vulnerable patients.","container-title":"International Review of Psychiatry","DOI":"10.1080/09540261.2021.1898351","ISSN":"09540261","issue":"6","note":"publisher: Routledge","page":"543-552","source":"EBSCOhost","title":"Low barrier perinatal psychiatric care for patients with substance use disorder: meeting patients across the perinatal continuum where they are","title-short":"Low barrier perinatal psychiatric care for patients with substance use disorder","volume":"33","author":[{"family":"Raffi","given":"Edwin R."},{"family":"Gray","given":"Jessica"},{"family":"Conteh","given":"Nkechi"},{"family":"Kane","given":"Martha"},{"family":"Cohen","given":"Lee S."},{"family":"Schiff","given":"Davida M."}],"issued":{"date-parts":[["2021",9]]}}}],"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22</w:t>
            </w:r>
            <w:r w:rsidRPr="00237F3F">
              <w:rPr>
                <w:rFonts w:cs="Arial"/>
                <w:color w:val="000000"/>
                <w:szCs w:val="20"/>
              </w:rPr>
              <w:fldChar w:fldCharType="end"/>
            </w:r>
          </w:p>
        </w:tc>
        <w:tc>
          <w:tcPr>
            <w:tcW w:w="2280" w:type="dxa"/>
            <w:tcBorders>
              <w:top w:val="nil"/>
              <w:left w:val="single" w:sz="4" w:space="0" w:color="auto"/>
              <w:bottom w:val="single" w:sz="4" w:space="0" w:color="auto"/>
              <w:right w:val="single" w:sz="4" w:space="0" w:color="auto"/>
            </w:tcBorders>
            <w:shd w:val="clear" w:color="auto" w:fill="auto"/>
            <w:vAlign w:val="center"/>
            <w:hideMark/>
          </w:tcPr>
          <w:p w14:paraId="0FE91E6D" w14:textId="77777777" w:rsidR="00E56C4B" w:rsidRPr="00237F3F" w:rsidRDefault="00E56C4B" w:rsidP="00CA3380">
            <w:pPr>
              <w:spacing w:line="240" w:lineRule="auto"/>
              <w:rPr>
                <w:rFonts w:cs="Arial"/>
                <w:color w:val="000000"/>
                <w:szCs w:val="20"/>
              </w:rPr>
            </w:pPr>
            <w:r w:rsidRPr="00237F3F">
              <w:rPr>
                <w:rFonts w:cs="Arial"/>
                <w:color w:val="000000"/>
                <w:szCs w:val="20"/>
              </w:rPr>
              <w:t>Qualitative review</w:t>
            </w:r>
          </w:p>
        </w:tc>
        <w:tc>
          <w:tcPr>
            <w:tcW w:w="2400" w:type="dxa"/>
            <w:tcBorders>
              <w:top w:val="nil"/>
              <w:left w:val="nil"/>
              <w:bottom w:val="single" w:sz="4" w:space="0" w:color="auto"/>
              <w:right w:val="single" w:sz="4" w:space="0" w:color="auto"/>
            </w:tcBorders>
            <w:shd w:val="clear" w:color="auto" w:fill="auto"/>
            <w:noWrap/>
            <w:vAlign w:val="center"/>
            <w:hideMark/>
          </w:tcPr>
          <w:p w14:paraId="7D40F789" w14:textId="77777777" w:rsidR="00E56C4B" w:rsidRPr="00237F3F" w:rsidRDefault="00E56C4B" w:rsidP="00CA3380">
            <w:pPr>
              <w:spacing w:line="240" w:lineRule="auto"/>
              <w:jc w:val="center"/>
              <w:rPr>
                <w:rFonts w:cs="Arial"/>
                <w:color w:val="000000"/>
                <w:szCs w:val="20"/>
              </w:rPr>
            </w:pPr>
            <w:r w:rsidRPr="00237F3F">
              <w:rPr>
                <w:rFonts w:cs="Arial"/>
                <w:color w:val="000000"/>
                <w:szCs w:val="20"/>
              </w:rPr>
              <w:t>2021</w:t>
            </w:r>
          </w:p>
        </w:tc>
      </w:tr>
      <w:tr w:rsidR="00E56C4B" w:rsidRPr="00237F3F" w14:paraId="4C65163A" w14:textId="77777777" w:rsidTr="00CA3380">
        <w:trPr>
          <w:trHeight w:val="1200"/>
        </w:trPr>
        <w:tc>
          <w:tcPr>
            <w:tcW w:w="4045" w:type="dxa"/>
            <w:tcBorders>
              <w:top w:val="nil"/>
              <w:left w:val="single" w:sz="4" w:space="0" w:color="auto"/>
              <w:bottom w:val="single" w:sz="4" w:space="0" w:color="auto"/>
              <w:right w:val="single" w:sz="4" w:space="0" w:color="auto"/>
            </w:tcBorders>
            <w:shd w:val="clear" w:color="auto" w:fill="auto"/>
            <w:vAlign w:val="center"/>
            <w:hideMark/>
          </w:tcPr>
          <w:p w14:paraId="09930784" w14:textId="77777777" w:rsidR="00E56C4B" w:rsidRPr="00237F3F" w:rsidRDefault="00E56C4B" w:rsidP="00CA3380">
            <w:pPr>
              <w:spacing w:line="240" w:lineRule="auto"/>
              <w:rPr>
                <w:rFonts w:cs="Arial"/>
                <w:color w:val="000000"/>
                <w:szCs w:val="20"/>
              </w:rPr>
            </w:pPr>
            <w:r w:rsidRPr="00237F3F">
              <w:rPr>
                <w:rFonts w:cs="Arial"/>
                <w:color w:val="000000"/>
                <w:szCs w:val="20"/>
              </w:rPr>
              <w:t>Advancing preventive interventions for pregnant women who are opioid using via the integration of addiction and mental health research</w:t>
            </w:r>
            <w:r w:rsidRPr="00237F3F">
              <w:rPr>
                <w:rFonts w:cs="Arial"/>
                <w:color w:val="000000"/>
                <w:szCs w:val="20"/>
              </w:rPr>
              <w:fldChar w:fldCharType="begin"/>
            </w:r>
            <w:r w:rsidRPr="00237F3F">
              <w:rPr>
                <w:rFonts w:cs="Arial"/>
                <w:color w:val="000000"/>
                <w:szCs w:val="20"/>
              </w:rPr>
              <w:instrText xml:space="preserve"> ADDIN ZOTERO_ITEM CSL_CITATION {"citationID":"dx1mu1Gz","properties":{"formattedCitation":"\\super 23\\nosupersub{}","plainCitation":"23","noteIndex":0},"citationItems":[{"id":4202,"uris":["http://zotero.org/users/4801628/items/X3YNYGJZ"],"itemData":{"id":4202,"type":"article-journal","abstract":"PURPOSE OF REVIEW: This review examines how research focused on treatment for opioid use in perinatal populations and preventive interventions for postpartum psychopathology have remained separate, despite significant overlap.\nRECENT FINDINGS: Guidelines for best practice in caring for pregnant women with opioid use disorder suggest the use of medication-assisted treatment with additional comprehensive care, including behavioral and mental health interventions. However, intervention research often mutually excludes these two populations, with studies of behavioral interventions for opioid use excluding women with psychopathology and research on preventive interventions for postpartum psychopathology excluding women who are substance using.\nSUMMARY: There is a limited evidence-base to inform the selection of appropriate preventive interventions for pregnant women with opioid use disorder that can address opioid use and/or treatment adherence and concurrent mental health risks. We argue it is critical to integrate research on pregnant women who are opioid using and preventive perinatal mental health interventions to catalyze pivotal change in how we address the opioid epidemic within this growing population.","container-title":"Current Addiction Reports","DOI":"10.1007/s40429-020-00296-x","ISSN":"2196-2952","issue":"1","journalAbbreviation":"Curr Addict Rep","language":"eng","note":"PMID: 32201680\nPMCID: PMC7083585","page":"61-67","source":"PubMed","title":"Advancing preventive interventions for pregnant women who are opioid using via the integration of addiction and mental health research","volume":"7","author":[{"family":"Seghete","given":"Kristen L. Mackiewicz"},{"family":"Graham","given":"Alice M."},{"family":"Shank","given":"Taylor M."},{"family":"Alsup","given":"Shelby L."},{"family":"Fisher","given":"Philip A."},{"family":"Wilson","given":"Anna C."},{"family":"Ewing","given":"Sarah W. Feldstein"}],"issued":{"date-parts":[["2020",3]]}}}],"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23</w:t>
            </w:r>
            <w:r w:rsidRPr="00237F3F">
              <w:rPr>
                <w:rFonts w:cs="Arial"/>
                <w:color w:val="000000"/>
                <w:szCs w:val="20"/>
              </w:rPr>
              <w:fldChar w:fldCharType="end"/>
            </w:r>
          </w:p>
        </w:tc>
        <w:tc>
          <w:tcPr>
            <w:tcW w:w="2280" w:type="dxa"/>
            <w:tcBorders>
              <w:top w:val="nil"/>
              <w:left w:val="single" w:sz="4" w:space="0" w:color="auto"/>
              <w:bottom w:val="single" w:sz="4" w:space="0" w:color="auto"/>
              <w:right w:val="single" w:sz="4" w:space="0" w:color="auto"/>
            </w:tcBorders>
            <w:shd w:val="clear" w:color="auto" w:fill="auto"/>
            <w:vAlign w:val="center"/>
            <w:hideMark/>
          </w:tcPr>
          <w:p w14:paraId="689405C1" w14:textId="77777777" w:rsidR="00E56C4B" w:rsidRPr="00237F3F" w:rsidRDefault="00E56C4B" w:rsidP="00CA3380">
            <w:pPr>
              <w:spacing w:line="240" w:lineRule="auto"/>
              <w:rPr>
                <w:rFonts w:cs="Arial"/>
                <w:color w:val="000000"/>
                <w:szCs w:val="20"/>
              </w:rPr>
            </w:pPr>
            <w:r w:rsidRPr="00237F3F">
              <w:rPr>
                <w:rFonts w:cs="Arial"/>
                <w:color w:val="000000"/>
                <w:szCs w:val="20"/>
              </w:rPr>
              <w:t>Qualitative review</w:t>
            </w:r>
          </w:p>
        </w:tc>
        <w:tc>
          <w:tcPr>
            <w:tcW w:w="2400" w:type="dxa"/>
            <w:tcBorders>
              <w:top w:val="nil"/>
              <w:left w:val="nil"/>
              <w:bottom w:val="single" w:sz="4" w:space="0" w:color="auto"/>
              <w:right w:val="single" w:sz="4" w:space="0" w:color="auto"/>
            </w:tcBorders>
            <w:shd w:val="clear" w:color="auto" w:fill="auto"/>
            <w:noWrap/>
            <w:vAlign w:val="center"/>
            <w:hideMark/>
          </w:tcPr>
          <w:p w14:paraId="11AD9CCD" w14:textId="77777777" w:rsidR="00E56C4B" w:rsidRPr="00237F3F" w:rsidRDefault="00E56C4B" w:rsidP="00CA3380">
            <w:pPr>
              <w:spacing w:line="240" w:lineRule="auto"/>
              <w:jc w:val="center"/>
              <w:rPr>
                <w:rFonts w:cs="Arial"/>
                <w:color w:val="000000"/>
                <w:szCs w:val="20"/>
              </w:rPr>
            </w:pPr>
            <w:r w:rsidRPr="00237F3F">
              <w:rPr>
                <w:rFonts w:cs="Arial"/>
                <w:color w:val="000000"/>
                <w:szCs w:val="20"/>
              </w:rPr>
              <w:t>2020</w:t>
            </w:r>
          </w:p>
        </w:tc>
      </w:tr>
    </w:tbl>
    <w:p w14:paraId="5D1279EC" w14:textId="77777777" w:rsidR="00E56C4B" w:rsidRPr="00237F3F" w:rsidRDefault="00E56C4B" w:rsidP="00E56C4B">
      <w:pPr>
        <w:pStyle w:val="NoSpacing"/>
        <w:rPr>
          <w:rFonts w:ascii="Arial" w:hAnsi="Arial"/>
          <w:sz w:val="20"/>
          <w:szCs w:val="20"/>
        </w:rPr>
      </w:pPr>
    </w:p>
    <w:p w14:paraId="0E9D68A7" w14:textId="77777777" w:rsidR="00E56C4B" w:rsidRPr="00237F3F" w:rsidRDefault="00E56C4B" w:rsidP="00E56C4B">
      <w:pPr>
        <w:pStyle w:val="NoSpacing"/>
        <w:rPr>
          <w:rFonts w:ascii="Arial" w:hAnsi="Arial"/>
          <w:sz w:val="20"/>
          <w:szCs w:val="20"/>
        </w:rPr>
      </w:pPr>
    </w:p>
    <w:p w14:paraId="47C47AA7" w14:textId="77777777" w:rsidR="00E56C4B" w:rsidRPr="00237F3F" w:rsidRDefault="00E56C4B" w:rsidP="00E56C4B">
      <w:pPr>
        <w:pStyle w:val="NoSpacing"/>
        <w:rPr>
          <w:rFonts w:ascii="Arial" w:hAnsi="Arial"/>
          <w:sz w:val="20"/>
          <w:szCs w:val="20"/>
        </w:rPr>
      </w:pPr>
      <w:r w:rsidRPr="00237F3F">
        <w:rPr>
          <w:rFonts w:ascii="Arial" w:hAnsi="Arial"/>
          <w:sz w:val="20"/>
          <w:szCs w:val="20"/>
        </w:rPr>
        <w:t>Category: Service delivery (n=18, 44%)</w:t>
      </w:r>
    </w:p>
    <w:p w14:paraId="024DAFDD" w14:textId="77777777" w:rsidR="00E56C4B" w:rsidRPr="00237F3F" w:rsidRDefault="00E56C4B" w:rsidP="00E56C4B">
      <w:pPr>
        <w:pStyle w:val="NoSpacing"/>
        <w:rPr>
          <w:rFonts w:ascii="Arial" w:hAnsi="Arial"/>
          <w:sz w:val="20"/>
          <w:szCs w:val="20"/>
        </w:rPr>
      </w:pPr>
    </w:p>
    <w:tbl>
      <w:tblPr>
        <w:tblpPr w:leftFromText="180" w:rightFromText="180" w:vertAnchor="text" w:tblpXSpec="center" w:tblpY="1"/>
        <w:tblOverlap w:val="never"/>
        <w:tblW w:w="8720" w:type="dxa"/>
        <w:tblLook w:val="04A0" w:firstRow="1" w:lastRow="0" w:firstColumn="1" w:lastColumn="0" w:noHBand="0" w:noVBand="1"/>
      </w:tblPr>
      <w:tblGrid>
        <w:gridCol w:w="3760"/>
        <w:gridCol w:w="2280"/>
        <w:gridCol w:w="2680"/>
      </w:tblGrid>
      <w:tr w:rsidR="00E56C4B" w:rsidRPr="00237F3F" w14:paraId="605236B6" w14:textId="77777777" w:rsidTr="00A63E9E">
        <w:trPr>
          <w:trHeight w:val="900"/>
        </w:trPr>
        <w:tc>
          <w:tcPr>
            <w:tcW w:w="37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605A0B" w14:textId="77777777" w:rsidR="00E56C4B" w:rsidRPr="00237F3F" w:rsidRDefault="00E56C4B" w:rsidP="00A63E9E">
            <w:pPr>
              <w:spacing w:line="240" w:lineRule="auto"/>
              <w:rPr>
                <w:rFonts w:cs="Arial"/>
                <w:color w:val="000000"/>
                <w:szCs w:val="20"/>
              </w:rPr>
            </w:pPr>
            <w:r w:rsidRPr="00237F3F">
              <w:rPr>
                <w:rFonts w:cs="Arial"/>
                <w:color w:val="000000"/>
                <w:szCs w:val="20"/>
              </w:rPr>
              <w:t>Addressing opioid use disorder among rural pregnant and postpartum women: a study protocol</w:t>
            </w:r>
            <w:r w:rsidRPr="00237F3F">
              <w:rPr>
                <w:rFonts w:cs="Arial"/>
                <w:color w:val="000000"/>
                <w:szCs w:val="20"/>
              </w:rPr>
              <w:fldChar w:fldCharType="begin"/>
            </w:r>
            <w:r w:rsidRPr="00237F3F">
              <w:rPr>
                <w:rFonts w:cs="Arial"/>
                <w:color w:val="000000"/>
                <w:szCs w:val="20"/>
              </w:rPr>
              <w:instrText xml:space="preserve"> ADDIN ZOTERO_ITEM CSL_CITATION {"citationID":"djqkW2R0","properties":{"formattedCitation":"\\super 24\\nosupersub{}","plainCitation":"24","noteIndex":0},"citationItems":[{"id":4015,"uris":["http://zotero.org/users/4801628/items/SKUNQN6X"],"itemData":{"id":4015,"type":"article-journal","abstract":"BACKGROUND: Opioid use disorder (OUD) among women delivering at a hospital has increased 400% from 1999-2014 in the United States. From the years 2007 to 2016, opioid-related mortality during pregnancy increased over 200%, and drug-overdose deaths made up nearly 10% of all pregnancy-associated mortality in 2016 in the US. Disproportionately higher rates of neonatal opioid withdrawal syndrome (NOWS) have been reported in rural areas of the country, suggesting that perinatal OUD is a pressing issue among these communities. There is an urgent need for comprehensive, evidence-based treatment services for pregnant women experiencing OUD. The purpose of this article is to describe a study protocol aimed at developing and evaluating a perinatal OUD curriculum, enhancing evidence-based perinatal OUD treatment in a rural setting, and evaluating the implementation of such collaborative care for perinatal OUD.\nMETHODS: This two-year study employed a one group, repeated measures, hybrid type-1 effectiveness-implementation design. This study delivered interventions at 2 levels, both targeting improvement of care for pregnant women with OUD. The first area of focus was at the community healthcare provider-level, which aimed to evaluate the acceptability and feasibility of perinatal OUD education across time and to improve provider education by increasing knowledge specific to: MOUD provision; screening, brief intervention, and referral to treatment (SBIRT) utilization; and NOWS treatment. The second area of intervention focus was at the patient-level, which assessed the preliminary effect of perinatal OUD provider education in promoting illicit opioid abstinence and treatment engagement among pregnant women with OUD. We adopted constructs from the Consolidated Framework for Implementation Research (CFIR) to assess contextual factors that may influence implementation, and the Reach, Effectiveness, Adoption, Implementation, and Maintenance (RE-AIM) model to comprehensively evaluate implementation outcomes.\nDISCUSSION: This article presents the protocol of an implementation study that is employing the CFIR and RE-AIM frameworks to implement and evaluate a perinatal OUD education and service coordination program in two rural counties. This protocol could serve as a model for clinicians and researchers seeking to implement improvements in perinatal care for women with OUD in other rural communities. Trial registration NCT04448015 clinicaltrials.gov.","container-title":"Addiction Science &amp; Clinical Practice","DOI":"10.1186/s13722-020-00206-6","ISSN":"1940-0640","issue":"1","journalAbbreviation":"Addict Sci Clin Pract","language":"eng","note":"PMID: 33129355\nPMCID: PMC7603672","page":"33","source":"PubMed","title":"Addressing opioid use disorder among rural pregnant and postpartum women: a study protocol","title-short":"Addressing opioid use disorder among rural pregnant and postpartum women","volume":"15","author":[{"family":"Bryan","given":"M. Aryana"},{"family":"Smid","given":"Marcela C."},{"family":"Cheng","given":"Melissa"},{"family":"Fortenberry","given":"Katherine T."},{"family":"Kenney","given":"Amy"},{"family":"Muniyappa","given":"Bhanu"},{"family":"Pendergrass","given":"Danielle"},{"family":"Gordon","given":"Adam J."},{"family":"Cochran","given":"Gerald"}],"issued":{"date-parts":[["2020",10,31]]}}}],"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24</w:t>
            </w:r>
            <w:r w:rsidRPr="00237F3F">
              <w:rPr>
                <w:rFonts w:cs="Arial"/>
                <w:color w:val="000000"/>
                <w:szCs w:val="20"/>
              </w:rPr>
              <w:fldChar w:fldCharType="end"/>
            </w:r>
          </w:p>
        </w:tc>
        <w:tc>
          <w:tcPr>
            <w:tcW w:w="22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6B5103" w14:textId="77777777" w:rsidR="00E56C4B" w:rsidRPr="00237F3F" w:rsidRDefault="00E56C4B" w:rsidP="00A63E9E">
            <w:pPr>
              <w:spacing w:line="240" w:lineRule="auto"/>
              <w:rPr>
                <w:rFonts w:cs="Arial"/>
                <w:color w:val="000000"/>
                <w:szCs w:val="20"/>
              </w:rPr>
            </w:pPr>
            <w:r w:rsidRPr="00237F3F">
              <w:rPr>
                <w:rFonts w:cs="Arial"/>
                <w:color w:val="000000"/>
                <w:szCs w:val="20"/>
              </w:rPr>
              <w:t>Implementation study</w:t>
            </w:r>
          </w:p>
        </w:tc>
        <w:tc>
          <w:tcPr>
            <w:tcW w:w="2680" w:type="dxa"/>
            <w:tcBorders>
              <w:top w:val="single" w:sz="4" w:space="0" w:color="auto"/>
              <w:left w:val="nil"/>
              <w:bottom w:val="single" w:sz="4" w:space="0" w:color="auto"/>
              <w:right w:val="single" w:sz="4" w:space="0" w:color="auto"/>
            </w:tcBorders>
            <w:shd w:val="clear" w:color="auto" w:fill="auto"/>
            <w:noWrap/>
            <w:vAlign w:val="center"/>
            <w:hideMark/>
          </w:tcPr>
          <w:p w14:paraId="300F919E"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20</w:t>
            </w:r>
          </w:p>
        </w:tc>
      </w:tr>
      <w:tr w:rsidR="00E56C4B" w:rsidRPr="00237F3F" w14:paraId="00B68EC0" w14:textId="77777777" w:rsidTr="00A63E9E">
        <w:trPr>
          <w:trHeight w:val="953"/>
        </w:trPr>
        <w:tc>
          <w:tcPr>
            <w:tcW w:w="3760" w:type="dxa"/>
            <w:tcBorders>
              <w:top w:val="nil"/>
              <w:left w:val="single" w:sz="4" w:space="0" w:color="auto"/>
              <w:bottom w:val="single" w:sz="4" w:space="0" w:color="auto"/>
              <w:right w:val="single" w:sz="4" w:space="0" w:color="auto"/>
            </w:tcBorders>
            <w:shd w:val="clear" w:color="auto" w:fill="auto"/>
            <w:vAlign w:val="center"/>
            <w:hideMark/>
          </w:tcPr>
          <w:p w14:paraId="4D09C111" w14:textId="77777777" w:rsidR="00E56C4B" w:rsidRPr="00237F3F" w:rsidRDefault="00E56C4B" w:rsidP="00A63E9E">
            <w:pPr>
              <w:spacing w:line="240" w:lineRule="auto"/>
              <w:rPr>
                <w:rFonts w:cs="Arial"/>
                <w:color w:val="000000"/>
                <w:szCs w:val="20"/>
              </w:rPr>
            </w:pPr>
            <w:r w:rsidRPr="00237F3F">
              <w:rPr>
                <w:rFonts w:cs="Arial"/>
                <w:color w:val="000000"/>
                <w:szCs w:val="20"/>
              </w:rPr>
              <w:t>The Impact of a Multidisciplinary Opioid Use Disorder Prenatal Clinic on Breastfeeding Rates and Postpartum Care</w:t>
            </w:r>
            <w:r w:rsidRPr="00237F3F">
              <w:rPr>
                <w:rFonts w:cs="Arial"/>
                <w:color w:val="000000"/>
                <w:szCs w:val="20"/>
              </w:rPr>
              <w:fldChar w:fldCharType="begin"/>
            </w:r>
            <w:r w:rsidRPr="00237F3F">
              <w:rPr>
                <w:rFonts w:cs="Arial"/>
                <w:color w:val="000000"/>
                <w:szCs w:val="20"/>
              </w:rPr>
              <w:instrText xml:space="preserve"> ADDIN ZOTERO_ITEM CSL_CITATION {"citationID":"1NM5yBFk","properties":{"formattedCitation":"\\super 25\\nosupersub{}","plainCitation":"25","noteIndex":0},"citationItems":[{"id":4019,"uris":["http://zotero.org/users/4801628/items/S25FKIR2"],"itemData":{"id":4019,"type":"article-journal","abstract":"OBJECTIVE: To evaluate the hypothesis that patients with opioid use disorder (OUD), who receive prenatal care in a multidisciplinary, prenatal OUD clinic, have comparable postpartum breastfeeding rates, prenatal and postpartum visit compliance, and postpartum contraceptive use when compared with matched controls without a diagnosis of OUD.\nSTUDY DESIGN: This was a retrospective, matched, cohort study that included all patients who received prenatal care in a multidisciplinary, prenatal OUD clinic-Clinic for Acceptance Recovery and Empowerment (CARE)-between September 2018 and August 2020. These patients were maintained on opioid agonist therapy (OAT) throughout their pregnancy. CARE patients were matched to controls without OUD in a 1:4 ratio for mode of delivery, race, gestational age ± 1 week, and delivery date ± 6 months. The primary outcome was rate of exclusive breastfeeding at maternal discharge. Secondary outcomes included adherence with prenatal care (≥4 prenatal visits), adherence with postpartum care (≥1 postpartum visit), postpartum contraception plan prior to delivery, and type of postpartum contraceptive use. Conditional multivariate logistic regression was used to account for possible confounders in adjusted calculations.\nRESULTS: A total of 210 patients were included (42 CARE and 168 matched controls). Despite having lower rates of adequate prenatal care, 40 CARE patients (95%) were exclusively breastfeeding at discharge resulting in CARE patients being significantly more likely to be breastfeeding at discharge (adjusted relative risk (aRR): 1.28, 95% confidence interval [CI]: 1.05-1.55). CARE patients and controls demonstrated no difference in postpartum visit compliance (86 vs. 81%, aRR: 1.03, 95% CI: 0.76-1.40) or effective, long-term contraception use (48 vs. 48%; aRR: 0.81, 95% CI: 0.36-1.84).\nCONCLUSION: In the setting of multidisciplinary OUD prenatal care during pregnancy, patients with OUD were more likely to be breastfeeding at the time of discharge than matched controls, with no difference in postpartum visit compliance or effective, long-term contraception.\nKEY POINTS: · Women with OUD are more likely to breastfeed when engaged in a multidisciplinary prenatal clinic.. · Women with OUD had no difference in LARC use when engaged in a multidisciplinary prenatal clinic.. · Women with OUD had no difference in postpartum visit rate in a multidisciplinary prenatal clinic..","container-title":"American Journal of Perinatology","DOI":"10.1055/s-0042-1748526","ISSN":"1098-8785","journalAbbreviation":"Am J Perinatol","language":"eng","note":"PMID: 35668653","source":"PubMed","title":"The Impact of a Multidisciplinary Opioid Use Disorder Prenatal Clinic on Breastfeeding Rates and Postpartum Care","author":[{"family":"Hensel","given":"Drew"},{"family":"Helou","given":"Nicole El"},{"family":"Zhang","given":"Fan"},{"family":"Stout","given":"Molly J."},{"family":"Raghuraman","given":"Nandini"},{"family":"Friedman","given":"Hayley"},{"family":"Carter","given":"Ebony"},{"family":"Odibo","given":"Anthony O."},{"family":"Kelly","given":"Jeannie C."}],"issued":{"date-parts":[["2022",6,3]]}}}],"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25</w:t>
            </w:r>
            <w:r w:rsidRPr="00237F3F">
              <w:rPr>
                <w:rFonts w:cs="Arial"/>
                <w:color w:val="000000"/>
                <w:szCs w:val="20"/>
              </w:rPr>
              <w:fldChar w:fldCharType="end"/>
            </w:r>
          </w:p>
        </w:tc>
        <w:tc>
          <w:tcPr>
            <w:tcW w:w="2280" w:type="dxa"/>
            <w:tcBorders>
              <w:top w:val="nil"/>
              <w:left w:val="single" w:sz="4" w:space="0" w:color="auto"/>
              <w:bottom w:val="single" w:sz="4" w:space="0" w:color="auto"/>
              <w:right w:val="single" w:sz="4" w:space="0" w:color="auto"/>
            </w:tcBorders>
            <w:shd w:val="clear" w:color="auto" w:fill="auto"/>
            <w:vAlign w:val="center"/>
            <w:hideMark/>
          </w:tcPr>
          <w:p w14:paraId="0A407C5A" w14:textId="77777777" w:rsidR="00E56C4B" w:rsidRPr="00237F3F" w:rsidRDefault="00E56C4B" w:rsidP="00A63E9E">
            <w:pPr>
              <w:spacing w:line="240" w:lineRule="auto"/>
              <w:rPr>
                <w:rFonts w:cs="Arial"/>
                <w:color w:val="000000"/>
                <w:szCs w:val="20"/>
              </w:rPr>
            </w:pPr>
            <w:r w:rsidRPr="00237F3F">
              <w:rPr>
                <w:rFonts w:cs="Arial"/>
                <w:color w:val="000000"/>
                <w:szCs w:val="20"/>
              </w:rPr>
              <w:t>Cohort study</w:t>
            </w:r>
          </w:p>
        </w:tc>
        <w:tc>
          <w:tcPr>
            <w:tcW w:w="2680" w:type="dxa"/>
            <w:tcBorders>
              <w:top w:val="nil"/>
              <w:left w:val="nil"/>
              <w:bottom w:val="single" w:sz="4" w:space="0" w:color="auto"/>
              <w:right w:val="single" w:sz="4" w:space="0" w:color="auto"/>
            </w:tcBorders>
            <w:shd w:val="clear" w:color="auto" w:fill="auto"/>
            <w:noWrap/>
            <w:vAlign w:val="center"/>
            <w:hideMark/>
          </w:tcPr>
          <w:p w14:paraId="66EF2DA2"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22</w:t>
            </w:r>
          </w:p>
        </w:tc>
      </w:tr>
      <w:tr w:rsidR="00E56C4B" w:rsidRPr="00237F3F" w14:paraId="0F2AF1FA" w14:textId="77777777" w:rsidTr="00A63E9E">
        <w:trPr>
          <w:trHeight w:val="1070"/>
        </w:trPr>
        <w:tc>
          <w:tcPr>
            <w:tcW w:w="3760" w:type="dxa"/>
            <w:tcBorders>
              <w:top w:val="nil"/>
              <w:left w:val="single" w:sz="4" w:space="0" w:color="auto"/>
              <w:bottom w:val="single" w:sz="4" w:space="0" w:color="auto"/>
              <w:right w:val="single" w:sz="4" w:space="0" w:color="auto"/>
            </w:tcBorders>
            <w:shd w:val="clear" w:color="auto" w:fill="auto"/>
            <w:vAlign w:val="center"/>
            <w:hideMark/>
          </w:tcPr>
          <w:p w14:paraId="768F08A1" w14:textId="77777777" w:rsidR="00E56C4B" w:rsidRPr="00237F3F" w:rsidRDefault="00E56C4B" w:rsidP="00A63E9E">
            <w:pPr>
              <w:spacing w:line="240" w:lineRule="auto"/>
              <w:rPr>
                <w:rFonts w:cs="Arial"/>
                <w:color w:val="000000"/>
                <w:szCs w:val="20"/>
              </w:rPr>
            </w:pPr>
            <w:r w:rsidRPr="00237F3F">
              <w:rPr>
                <w:rFonts w:cs="Arial"/>
                <w:color w:val="000000"/>
                <w:szCs w:val="20"/>
              </w:rPr>
              <w:t>Coordinating Outpatient Care for Pregnant and Postpartum Women with Opioid Use Disorder: Implications from the COACHH Program</w:t>
            </w:r>
            <w:r w:rsidRPr="00237F3F">
              <w:rPr>
                <w:rFonts w:cs="Arial"/>
                <w:color w:val="000000"/>
                <w:szCs w:val="20"/>
              </w:rPr>
              <w:fldChar w:fldCharType="begin"/>
            </w:r>
            <w:r w:rsidRPr="00237F3F">
              <w:rPr>
                <w:rFonts w:cs="Arial"/>
                <w:color w:val="000000"/>
                <w:szCs w:val="20"/>
              </w:rPr>
              <w:instrText xml:space="preserve"> ADDIN ZOTERO_ITEM CSL_CITATION {"citationID":"N7Dn0lTv","properties":{"formattedCitation":"\\super 26\\nosupersub{}","plainCitation":"26","noteIndex":0},"citationItems":[{"id":4033,"uris":["http://zotero.org/users/4801628/items/7M7EBVGA"],"itemData":{"id":4033,"type":"article-journal","abstract":"Purpose With the rise of opioid use disorder (OUD) among women of childbearing age, effective care models must address the complex needs of pregnant and postpartum women with OUD. This paper describes promising practices and implementation challenges from the Collaborative Outreach and Adaptable Care at Hallmark Health (COACHH) program, which utilizes a collaborative care team to coordinate outpatient care for pregnant and postpartum women with OUD. Description Semi-structured interviews were conducted with members of the COACHH team to discuss program logistics and takeaways. Interviews were coded to analyze themes. Assessment The COACHH team identified the need for specialized, time-intensive care coordination to address the unique needs of pregnant and postpartum women with OUD. First, the team prioritizes forming trusting relationships with patients to holistically understand patients’ needs, improve patient engagement, and connect patients with resources. Second, the wide range of patient needs necessitates a team with diverse professional skills, whose members share an understanding of addiction and pregnancy. Third, finding the right quantitative outcome measurements is difficult; instead, success is measured in qualitative terms, stressing relationships and engagement as signals of change. Finally, the team encounters challenges with low referral rates, lack of provider awareness, and fragmented services. Conclusion We identified care delivery and program design considerations that may inform others who wish to coordinate care for pregnant and postpartum women with OUD. The program continues to face challenges enrolling patients and measuring outcomes, reflecting the need for tailored approaches and metrics for this population.","container-title":"Maternal and Child Health Journal","DOI":"10.1007/s10995-018-2683-y","ISSN":"1573-6628","issue":"5","journalAbbreviation":"Matern Child Health J","language":"en","page":"585-591","source":"Springer Link","title":"Coordinating Outpatient Care for Pregnant and Postpartum Women with Opioid Use Disorder: Implications from the COACHH Program","title-short":"Coordinating Outpatient Care for Pregnant and Postpartum Women with Opioid Use Disorder","volume":"23","author":[{"family":"Hodgins","given":"Fran E."},{"family":"Lang","given":"Jessica M."},{"family":"Malseptic","given":"Gabriel G."},{"family":"Melby","given":"Lauren H."},{"family":"Connolly","given":"Kathleen A."}],"issued":{"date-parts":[["2019",5,1]]}}}],"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26</w:t>
            </w:r>
            <w:r w:rsidRPr="00237F3F">
              <w:rPr>
                <w:rFonts w:cs="Arial"/>
                <w:color w:val="000000"/>
                <w:szCs w:val="20"/>
              </w:rPr>
              <w:fldChar w:fldCharType="end"/>
            </w:r>
          </w:p>
        </w:tc>
        <w:tc>
          <w:tcPr>
            <w:tcW w:w="2280" w:type="dxa"/>
            <w:tcBorders>
              <w:top w:val="nil"/>
              <w:left w:val="single" w:sz="4" w:space="0" w:color="auto"/>
              <w:bottom w:val="single" w:sz="4" w:space="0" w:color="auto"/>
              <w:right w:val="single" w:sz="4" w:space="0" w:color="auto"/>
            </w:tcBorders>
            <w:shd w:val="clear" w:color="auto" w:fill="auto"/>
            <w:vAlign w:val="center"/>
            <w:hideMark/>
          </w:tcPr>
          <w:p w14:paraId="684B011F" w14:textId="77777777" w:rsidR="00E56C4B" w:rsidRPr="00237F3F" w:rsidRDefault="00E56C4B" w:rsidP="00A63E9E">
            <w:pPr>
              <w:spacing w:line="240" w:lineRule="auto"/>
              <w:rPr>
                <w:rFonts w:cs="Arial"/>
                <w:color w:val="000000"/>
                <w:szCs w:val="20"/>
              </w:rPr>
            </w:pPr>
            <w:r w:rsidRPr="00237F3F">
              <w:rPr>
                <w:rFonts w:cs="Arial"/>
                <w:color w:val="000000"/>
                <w:szCs w:val="20"/>
              </w:rPr>
              <w:t>Qualitative study</w:t>
            </w:r>
          </w:p>
        </w:tc>
        <w:tc>
          <w:tcPr>
            <w:tcW w:w="2680" w:type="dxa"/>
            <w:tcBorders>
              <w:top w:val="nil"/>
              <w:left w:val="nil"/>
              <w:bottom w:val="single" w:sz="4" w:space="0" w:color="auto"/>
              <w:right w:val="single" w:sz="4" w:space="0" w:color="auto"/>
            </w:tcBorders>
            <w:shd w:val="clear" w:color="auto" w:fill="auto"/>
            <w:noWrap/>
            <w:vAlign w:val="center"/>
            <w:hideMark/>
          </w:tcPr>
          <w:p w14:paraId="2076F893"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19</w:t>
            </w:r>
          </w:p>
        </w:tc>
      </w:tr>
      <w:tr w:rsidR="00E56C4B" w:rsidRPr="00237F3F" w14:paraId="60802185" w14:textId="77777777" w:rsidTr="004A774F">
        <w:trPr>
          <w:trHeight w:val="600"/>
        </w:trPr>
        <w:tc>
          <w:tcPr>
            <w:tcW w:w="3760" w:type="dxa"/>
            <w:tcBorders>
              <w:top w:val="nil"/>
              <w:left w:val="single" w:sz="4" w:space="0" w:color="auto"/>
              <w:bottom w:val="single" w:sz="4" w:space="0" w:color="auto"/>
              <w:right w:val="single" w:sz="4" w:space="0" w:color="auto"/>
            </w:tcBorders>
            <w:shd w:val="clear" w:color="auto" w:fill="auto"/>
            <w:vAlign w:val="center"/>
            <w:hideMark/>
          </w:tcPr>
          <w:p w14:paraId="7D91BDBD" w14:textId="77777777" w:rsidR="00E56C4B" w:rsidRPr="00237F3F" w:rsidRDefault="00E56C4B" w:rsidP="00A63E9E">
            <w:pPr>
              <w:spacing w:line="240" w:lineRule="auto"/>
              <w:rPr>
                <w:rFonts w:cs="Arial"/>
                <w:color w:val="000000"/>
                <w:szCs w:val="20"/>
              </w:rPr>
            </w:pPr>
            <w:r w:rsidRPr="00237F3F">
              <w:rPr>
                <w:rFonts w:cs="Arial"/>
                <w:color w:val="000000"/>
                <w:szCs w:val="20"/>
              </w:rPr>
              <w:t>Obstetric management of women with opioid use disorder</w:t>
            </w:r>
            <w:r w:rsidRPr="00237F3F">
              <w:rPr>
                <w:rFonts w:cs="Arial"/>
                <w:color w:val="000000"/>
                <w:szCs w:val="20"/>
              </w:rPr>
              <w:fldChar w:fldCharType="begin"/>
            </w:r>
            <w:r w:rsidRPr="00237F3F">
              <w:rPr>
                <w:rFonts w:cs="Arial"/>
                <w:color w:val="000000"/>
                <w:szCs w:val="20"/>
              </w:rPr>
              <w:instrText xml:space="preserve"> ADDIN ZOTERO_ITEM CSL_CITATION {"citationID":"gxeelHL4","properties":{"formattedCitation":"\\super 27\\nosupersub{}","plainCitation":"27","noteIndex":0},"citationItems":[{"id":4770,"uris":["http://zotero.org/users/4801628/items/3VVJ2CCD"],"itemData":{"id":4770,"type":"article-journal","abstract":"Pregnancy presents a window of opportunity for effecting positive change in the lives of women with opioid use disorder (OUD). Care should be empathetic and nonjudgmental with a focus on counseling for initiation and maintenance of beneficial health behaviors as well as development of a strong patient-provider relationship.1 These include adherence to treatment of OUD through pharmacotherapy and behavioral counseling, smoking cessation, healthy nutrition, treatment of coexisting medical and psychosocial conditions, as well as preparation for the postpartum period through breastfeeding education and antenatal discussion of contraception. Women will also benefit from anticipatory guidance with regard to neonatal abstinence syndrome (see Chapter 7). This may include a consultation with pediatric or neonatal providers who will be caring for their infants. In the absence of other obstetric indications, minimal additional fetal assessment outside that of standard prenatal care is recommended for OUD.","collection-title":"Opioid Epidemic","container-title":"Seminars in Perinatology","DOI":"10.1053/j.semperi.2019.01.006","ISSN":"0146-0005","issue":"3","journalAbbreviation":"Seminars in Perinatology","language":"en","page":"168-172","source":"ScienceDirect","title":"Obstetric management of women with opioid use disorder","volume":"43","author":[{"family":"Rosenthal","given":"Emily W."},{"family":"Baxter","given":"Jason K."}],"issued":{"date-parts":[["2019",4,1]]}},"label":"page"}],"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27</w:t>
            </w:r>
            <w:r w:rsidRPr="00237F3F">
              <w:rPr>
                <w:rFonts w:cs="Arial"/>
                <w:color w:val="000000"/>
                <w:szCs w:val="20"/>
              </w:rPr>
              <w:fldChar w:fldCharType="end"/>
            </w:r>
          </w:p>
        </w:tc>
        <w:tc>
          <w:tcPr>
            <w:tcW w:w="2280" w:type="dxa"/>
            <w:tcBorders>
              <w:top w:val="nil"/>
              <w:left w:val="single" w:sz="4" w:space="0" w:color="auto"/>
              <w:bottom w:val="single" w:sz="4" w:space="0" w:color="auto"/>
              <w:right w:val="single" w:sz="4" w:space="0" w:color="auto"/>
            </w:tcBorders>
            <w:shd w:val="clear" w:color="auto" w:fill="auto"/>
            <w:vAlign w:val="center"/>
            <w:hideMark/>
          </w:tcPr>
          <w:p w14:paraId="5B28E528" w14:textId="77777777" w:rsidR="00E56C4B" w:rsidRPr="00237F3F" w:rsidRDefault="00E56C4B" w:rsidP="00A63E9E">
            <w:pPr>
              <w:spacing w:line="240" w:lineRule="auto"/>
              <w:rPr>
                <w:rFonts w:cs="Arial"/>
                <w:color w:val="000000"/>
                <w:szCs w:val="20"/>
              </w:rPr>
            </w:pPr>
            <w:r w:rsidRPr="00237F3F">
              <w:rPr>
                <w:rFonts w:cs="Arial"/>
                <w:color w:val="000000"/>
                <w:szCs w:val="20"/>
              </w:rPr>
              <w:t>Qualitative review</w:t>
            </w:r>
          </w:p>
        </w:tc>
        <w:tc>
          <w:tcPr>
            <w:tcW w:w="2680" w:type="dxa"/>
            <w:tcBorders>
              <w:top w:val="nil"/>
              <w:left w:val="nil"/>
              <w:bottom w:val="single" w:sz="4" w:space="0" w:color="auto"/>
              <w:right w:val="single" w:sz="4" w:space="0" w:color="auto"/>
            </w:tcBorders>
            <w:shd w:val="clear" w:color="auto" w:fill="auto"/>
            <w:noWrap/>
            <w:vAlign w:val="center"/>
            <w:hideMark/>
          </w:tcPr>
          <w:p w14:paraId="4AEC2624"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19</w:t>
            </w:r>
          </w:p>
        </w:tc>
      </w:tr>
      <w:tr w:rsidR="00E56C4B" w:rsidRPr="00237F3F" w14:paraId="27B8C207" w14:textId="77777777" w:rsidTr="004A774F">
        <w:trPr>
          <w:trHeight w:val="900"/>
        </w:trPr>
        <w:tc>
          <w:tcPr>
            <w:tcW w:w="37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92E17B" w14:textId="77777777" w:rsidR="00E56C4B" w:rsidRPr="00237F3F" w:rsidRDefault="00E56C4B" w:rsidP="00A63E9E">
            <w:pPr>
              <w:spacing w:line="240" w:lineRule="auto"/>
              <w:rPr>
                <w:rFonts w:cs="Arial"/>
                <w:color w:val="000000"/>
                <w:szCs w:val="20"/>
              </w:rPr>
            </w:pPr>
            <w:r w:rsidRPr="00237F3F">
              <w:rPr>
                <w:rFonts w:cs="Arial"/>
                <w:color w:val="000000"/>
                <w:szCs w:val="20"/>
              </w:rPr>
              <w:t>A review of nonpharmacological adjunctive treatment for postpartum women with opioid use disorder</w:t>
            </w:r>
            <w:r w:rsidRPr="00237F3F">
              <w:rPr>
                <w:rFonts w:cs="Arial"/>
                <w:color w:val="000000"/>
                <w:szCs w:val="20"/>
              </w:rPr>
              <w:fldChar w:fldCharType="begin"/>
            </w:r>
            <w:r w:rsidRPr="00237F3F">
              <w:rPr>
                <w:rFonts w:cs="Arial"/>
                <w:color w:val="000000"/>
                <w:szCs w:val="20"/>
              </w:rPr>
              <w:instrText xml:space="preserve"> ADDIN ZOTERO_ITEM CSL_CITATION {"citationID":"aObi7T6C","properties":{"formattedCitation":"\\super 28\\nosupersub{}","plainCitation":"28","noteIndex":0},"citationItems":[{"id":1866,"uris":["http://zotero.org/users/4801628/items/7FGIL4YD"],"itemData":{"id":1866,"type":"article-journal","abstract":"Introduction\nOver the past decade, opioid use disorder (OUD) among pregnant women has increased by over 400%. Although medication assisted treatment (MAT) provides necessary care for women with OUD, effective adjunctive nonpharmacological treatments have not been systematically identified. This is especially concerning for the postpartum period, which includes several unique risk factors (e.g., sleep deprivation, mood disturbances) for MAT non-adherence and relapse. This review summarizes the existing knowledge regarding nonpharmacological treatments for OUD during the postpartum period, as well as provides recommendations for the future.\nMethods\nPubMed and PsycINFO were searched in July 2018 using combinations of 28 keywords. Eligibility criteria included: (1) coverage of postpartum period, (2) use of nonpharmacological treatment for OUD, (3) conducted in clinical samples, and (4) written in English.\nResults\nA total of 4 out of 38 identified articles met eligibility criteria. Two of the studies offered weekly on-site group counseling, with one also offering monthly social worker meetings. The third study offered four sessions with a patient navigator during the postpartum period. The last offered an employment intervention. All four reported favorable effects on OUD at end of follow-up (range: 30 days postpartum to 1 year postpartum). However, the details of the interventions, methodologies, and abstinence rates were sparse.\nDiscussion\nFew published studies examine nonpharmacological OUD treatments specific to the postpartum period. Identification of adjunctive nonpharmacological treatments designed to the unique needs of postpartum women is of critical public health importance, and further research is needed.","container-title":"Addictive Behaviors","DOI":"10.1016/j.addbeh.2020.106323","ISSN":"0306-4603","journalAbbreviation":"Addictive Behaviors","language":"en","page":"106323","source":"ScienceDirect","title":"A review of nonpharmacological adjunctive treatment for postpartum women with opioid use disorder","volume":"105","author":[{"family":"Martinez","given":"Alaina"},{"family":"Allen","given":"Alicia"}],"issued":{"date-parts":[["2020",6,1]]}},"label":"page"}],"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28</w:t>
            </w:r>
            <w:r w:rsidRPr="00237F3F">
              <w:rPr>
                <w:rFonts w:cs="Arial"/>
                <w:color w:val="000000"/>
                <w:szCs w:val="20"/>
              </w:rPr>
              <w:fldChar w:fldCharType="end"/>
            </w:r>
          </w:p>
        </w:tc>
        <w:tc>
          <w:tcPr>
            <w:tcW w:w="22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E0F051" w14:textId="77777777" w:rsidR="00E56C4B" w:rsidRPr="00237F3F" w:rsidRDefault="00E56C4B" w:rsidP="00A63E9E">
            <w:pPr>
              <w:spacing w:line="240" w:lineRule="auto"/>
              <w:rPr>
                <w:rFonts w:cs="Arial"/>
                <w:color w:val="000000"/>
                <w:szCs w:val="20"/>
              </w:rPr>
            </w:pPr>
            <w:r w:rsidRPr="00237F3F">
              <w:rPr>
                <w:rFonts w:cs="Arial"/>
                <w:color w:val="000000"/>
                <w:szCs w:val="20"/>
              </w:rPr>
              <w:t>Qualitative review</w:t>
            </w:r>
          </w:p>
        </w:tc>
        <w:tc>
          <w:tcPr>
            <w:tcW w:w="2680" w:type="dxa"/>
            <w:tcBorders>
              <w:top w:val="single" w:sz="4" w:space="0" w:color="auto"/>
              <w:left w:val="nil"/>
              <w:bottom w:val="single" w:sz="4" w:space="0" w:color="auto"/>
              <w:right w:val="single" w:sz="4" w:space="0" w:color="auto"/>
            </w:tcBorders>
            <w:shd w:val="clear" w:color="auto" w:fill="auto"/>
            <w:noWrap/>
            <w:vAlign w:val="center"/>
            <w:hideMark/>
          </w:tcPr>
          <w:p w14:paraId="77703BF3"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20</w:t>
            </w:r>
          </w:p>
        </w:tc>
      </w:tr>
    </w:tbl>
    <w:p w14:paraId="6C755E21" w14:textId="77777777" w:rsidR="004A774F" w:rsidRDefault="004A774F"/>
    <w:tbl>
      <w:tblPr>
        <w:tblpPr w:leftFromText="180" w:rightFromText="180" w:vertAnchor="text" w:tblpXSpec="center" w:tblpY="1"/>
        <w:tblOverlap w:val="never"/>
        <w:tblW w:w="8720" w:type="dxa"/>
        <w:tblLook w:val="04A0" w:firstRow="1" w:lastRow="0" w:firstColumn="1" w:lastColumn="0" w:noHBand="0" w:noVBand="1"/>
      </w:tblPr>
      <w:tblGrid>
        <w:gridCol w:w="3760"/>
        <w:gridCol w:w="2280"/>
        <w:gridCol w:w="2680"/>
      </w:tblGrid>
      <w:tr w:rsidR="00E56C4B" w:rsidRPr="00237F3F" w14:paraId="4E9566C4" w14:textId="77777777" w:rsidTr="004A774F">
        <w:trPr>
          <w:trHeight w:val="1637"/>
        </w:trPr>
        <w:tc>
          <w:tcPr>
            <w:tcW w:w="37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F85DFB" w14:textId="77777777" w:rsidR="00E56C4B" w:rsidRPr="00237F3F" w:rsidRDefault="00E56C4B" w:rsidP="00A63E9E">
            <w:pPr>
              <w:spacing w:line="240" w:lineRule="auto"/>
              <w:rPr>
                <w:rFonts w:cs="Arial"/>
                <w:color w:val="000000"/>
                <w:szCs w:val="20"/>
              </w:rPr>
            </w:pPr>
            <w:r w:rsidRPr="00237F3F">
              <w:rPr>
                <w:rFonts w:cs="Arial"/>
                <w:color w:val="000000"/>
                <w:szCs w:val="20"/>
              </w:rPr>
              <w:lastRenderedPageBreak/>
              <w:t>Does co-location of medication assisted treatment and prenatal care for women with opioid use disorder increase pregnancy planning, length of interpregnancy interval, and postpartum contraceptive uptake?</w:t>
            </w:r>
            <w:r w:rsidRPr="00237F3F">
              <w:rPr>
                <w:rFonts w:cs="Arial"/>
                <w:color w:val="000000"/>
                <w:szCs w:val="20"/>
              </w:rPr>
              <w:fldChar w:fldCharType="begin"/>
            </w:r>
            <w:r w:rsidRPr="00237F3F">
              <w:rPr>
                <w:rFonts w:cs="Arial"/>
                <w:color w:val="000000"/>
                <w:szCs w:val="20"/>
              </w:rPr>
              <w:instrText xml:space="preserve"> ADDIN ZOTERO_ITEM CSL_CITATION {"citationID":"L9CZ3T3w","properties":{"formattedCitation":"\\super 29\\nosupersub{}","plainCitation":"29","noteIndex":0},"citationItems":[{"id":4101,"uris":["http://zotero.org/users/4801628/items/NT2BPTL5"],"itemData":{"id":4101,"type":"article-journal","abstract":"Introduction\nWomen with opioid use disorder have higher rates of unplanned pregnancies, shorter interpregnancy intervals and lower rates of contraceptive use compared to women without substance use disorders. This contributes to worse perinatal and reproductive health outcomes for this population. It has been suggested that co-location of medication assisted treatment (MAT) and reproductive health services could allow for improved outcomes among women with substance use disorders. The aim of this study was to determine if location where women received MAT influenced their pregnancy planning, interpregnancy interval or uptake of postpartum contraception between subsequent pregnancies.\nMethods\nWe conducted a retrospective chart review at the University of Vermont Medical Center (UVMMC). Women were eligible for the study if they had two consecutive deliveries at UVMMC between 2009 and 2015 and if they received MAT during one or both pregnancies. Women in this community can receive MAT through a public MAT opioid treatment program (methadone or buprenorphine), a community MAT program (buprenorphine), or through an obstetric provider with co-location of prenatal care and MAT (buprenorphine). Demographics and maternal and neonatal outcomes were collected and descriptive statistics were performed.\nResults\nA total of 98 women were included in the study. Of the women with documented pregnancy intention status, 84% were unplanned, for both pregnancies. Over half of women had a short interpregnancy interval (56.1%), defined as &lt;18 months between consecutive pregnancies. Half of women (50%) did not receive any contraceptive method in the postpartum period. Furthermore, many patients (42.2%) desired long acting reversible contraception (LARC), but only 9.3% received it. Outcomes were not statistically different among the models of care.\nDiscussion\nColocation of MAT with antenatal care did not improve pregnancy planning, interpregnancy interval, or uptake of postpartum contraception. Decisions regarding family planning and continued engagement with the health care system following pregnancy remain challenges in this group of women.","container-title":"Journal of Substance Abuse Treatment","DOI":"10.1016/j.jsat.2018.12.001","ISSN":"0740-5472","journalAbbreviation":"Journal of Substance Abuse Treatment","language":"en","page":"73-77","source":"ScienceDirect","title":"Does co-location of medication assisted treatment and prenatal care for women with opioid use disorder increase pregnancy planning, length of interpregnancy interval, and postpartum contraceptive uptake?","volume":"98","author":[{"family":"Collier","given":"Kelley W."},{"family":"MacAfee","given":"Lauren K."},{"family":"Kenny","given":"Bronwyn M."},{"family":"Meyer","given":"Marjorie C."}],"issued":{"date-parts":[["2019",3,1]]}},"label":"page"}],"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29</w:t>
            </w:r>
            <w:r w:rsidRPr="00237F3F">
              <w:rPr>
                <w:rFonts w:cs="Arial"/>
                <w:color w:val="000000"/>
                <w:szCs w:val="20"/>
              </w:rPr>
              <w:fldChar w:fldCharType="end"/>
            </w:r>
          </w:p>
        </w:tc>
        <w:tc>
          <w:tcPr>
            <w:tcW w:w="22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3A6569" w14:textId="77777777" w:rsidR="00E56C4B" w:rsidRPr="00237F3F" w:rsidRDefault="00E56C4B" w:rsidP="00A63E9E">
            <w:pPr>
              <w:spacing w:line="240" w:lineRule="auto"/>
              <w:rPr>
                <w:rFonts w:cs="Arial"/>
                <w:color w:val="000000"/>
                <w:szCs w:val="20"/>
              </w:rPr>
            </w:pPr>
            <w:r w:rsidRPr="00237F3F">
              <w:rPr>
                <w:rFonts w:cs="Arial"/>
                <w:color w:val="000000"/>
                <w:szCs w:val="20"/>
              </w:rPr>
              <w:t>Chart review</w:t>
            </w:r>
          </w:p>
        </w:tc>
        <w:tc>
          <w:tcPr>
            <w:tcW w:w="2680" w:type="dxa"/>
            <w:tcBorders>
              <w:top w:val="single" w:sz="4" w:space="0" w:color="auto"/>
              <w:left w:val="nil"/>
              <w:bottom w:val="single" w:sz="4" w:space="0" w:color="auto"/>
              <w:right w:val="single" w:sz="4" w:space="0" w:color="auto"/>
            </w:tcBorders>
            <w:shd w:val="clear" w:color="auto" w:fill="auto"/>
            <w:noWrap/>
            <w:vAlign w:val="center"/>
            <w:hideMark/>
          </w:tcPr>
          <w:p w14:paraId="5F515777"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19</w:t>
            </w:r>
          </w:p>
        </w:tc>
      </w:tr>
      <w:tr w:rsidR="00E56C4B" w:rsidRPr="00237F3F" w14:paraId="3EE53BB8" w14:textId="77777777" w:rsidTr="00A63E9E">
        <w:trPr>
          <w:trHeight w:val="1448"/>
        </w:trPr>
        <w:tc>
          <w:tcPr>
            <w:tcW w:w="3760" w:type="dxa"/>
            <w:tcBorders>
              <w:top w:val="nil"/>
              <w:left w:val="single" w:sz="4" w:space="0" w:color="auto"/>
              <w:bottom w:val="single" w:sz="4" w:space="0" w:color="auto"/>
              <w:right w:val="single" w:sz="4" w:space="0" w:color="auto"/>
            </w:tcBorders>
            <w:shd w:val="clear" w:color="auto" w:fill="auto"/>
            <w:vAlign w:val="center"/>
            <w:hideMark/>
          </w:tcPr>
          <w:p w14:paraId="549454AE" w14:textId="77777777" w:rsidR="00E56C4B" w:rsidRPr="00237F3F" w:rsidRDefault="00E56C4B" w:rsidP="00A63E9E">
            <w:pPr>
              <w:spacing w:line="240" w:lineRule="auto"/>
              <w:rPr>
                <w:rFonts w:cs="Arial"/>
                <w:color w:val="000000"/>
                <w:szCs w:val="20"/>
              </w:rPr>
            </w:pPr>
            <w:r w:rsidRPr="00237F3F">
              <w:rPr>
                <w:rFonts w:cs="Arial"/>
                <w:color w:val="000000"/>
                <w:szCs w:val="20"/>
              </w:rPr>
              <w:t>Support Models for Addiction Related Treatment (SMART) for pregnant women: Study protocol of a cluster randomized trial of two treatment models for opioid use disorder in prenatal clinics</w:t>
            </w:r>
            <w:r w:rsidRPr="00237F3F">
              <w:rPr>
                <w:rFonts w:cs="Arial"/>
                <w:color w:val="000000"/>
                <w:szCs w:val="20"/>
              </w:rPr>
              <w:fldChar w:fldCharType="begin"/>
            </w:r>
            <w:r w:rsidRPr="00237F3F">
              <w:rPr>
                <w:rFonts w:cs="Arial"/>
                <w:color w:val="000000"/>
                <w:szCs w:val="20"/>
              </w:rPr>
              <w:instrText xml:space="preserve"> ADDIN ZOTERO_ITEM CSL_CITATION {"citationID":"S7IIkr4Y","properties":{"formattedCitation":"\\super 30\\nosupersub{}","plainCitation":"30","noteIndex":0},"citationItems":[{"id":4156,"uris":["http://zotero.org/users/4801628/items/W3P7S9NS"],"itemData":{"id":4156,"type":"article-journal","abstract":"Introduction\n              The prevalence of opioid use disorder (OUD) in pregnancy increased nearly five-fold over the past decade. Despite this, obstetric providers are less likely to treat pregnant women with medication for OUD than non-obstetric providers (75% vs 91%). A major reason is many obstetricians feel unprepared to prescribe medication for opioid use disorder (MOUD). Education and support may increase prescribing and overall comfort in delivering care for pregnant women with OUD, but optimal models of education and support are yet to be determined.\n            \n            \n              Methods and analysis\n              We describe the rationale and conduct of a matched-pair cluster randomized clinical trial to compare the effectiveness of two models of support for reproductive health clinicians to provide care for pregnant and postpartum women with OUD. The primary outcomes of this trial are patient treatment engagement and retention in OUD treatment. This study compares two support models: 1) a collaborative care approach, based upon the Massachusetts Office-Based-Opioid Treatment Model, that provides practice-level training and support to providers and patients through the use of care managers, versus 2) a telesupport approach based on the Project Extension for Community Healthcare Outcomes, a remote education model that provides mentorship, guided practice, and participation in a learning community, via video conferencing.\n            \n            \n              Discussion\n              This clustered randomized clinical trial aims to test the effectiveness of two approaches to support practitioners who care for pregnant women with an OUD. The results of this trial will help determine the best model to improve the capacity of obstetrical providers to deliver treatment for OUD in prenatal clinics.\n            \n            \n              Trial registration\n              \n                Clinicaltrials.gov trial registration number\n                :\n                NCT0424039\n                .","container-title":"PLOS ONE","DOI":"10.1371/journal.pone.0261751","ISSN":"1932-6203","issue":"1","journalAbbreviation":"PLoS ONE","language":"en","page":"e0261751","source":"DOI.org (Crossref)","title":"Support Models for Addiction Related Treatment (SMART) for pregnant women: Study protocol of a cluster randomized trial of two treatment models for opioid use disorder in prenatal clinics","title-short":"Support Models for Addiction Related Treatment (SMART) for pregnant women","volume":"17","author":[{"family":"Forray","given":"Ariadna"},{"family":"Mele","given":"Amanda"},{"family":"Byatt","given":"Nancy"},{"family":"Londono Tobon","given":"Amalia"},{"family":"Gilstad-Hayden","given":"Kathryn"},{"family":"Hunkle","given":"Karen"},{"family":"Hong","given":"Suyeon"},{"family":"Lipkind","given":"Heather"},{"family":"Fiellin","given":"David A."},{"family":"Callaghan","given":"Katherine"},{"family":"Yonkers","given":"Kimberly A."}],"editor":[{"family":"Washio","given":"Yukiko"}],"issued":{"date-parts":[["2022",1,13]]}},"label":"page"}],"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30</w:t>
            </w:r>
            <w:r w:rsidRPr="00237F3F">
              <w:rPr>
                <w:rFonts w:cs="Arial"/>
                <w:color w:val="000000"/>
                <w:szCs w:val="20"/>
              </w:rPr>
              <w:fldChar w:fldCharType="end"/>
            </w:r>
          </w:p>
        </w:tc>
        <w:tc>
          <w:tcPr>
            <w:tcW w:w="2280" w:type="dxa"/>
            <w:tcBorders>
              <w:top w:val="nil"/>
              <w:left w:val="single" w:sz="4" w:space="0" w:color="auto"/>
              <w:bottom w:val="single" w:sz="4" w:space="0" w:color="auto"/>
              <w:right w:val="single" w:sz="4" w:space="0" w:color="auto"/>
            </w:tcBorders>
            <w:shd w:val="clear" w:color="auto" w:fill="auto"/>
            <w:vAlign w:val="center"/>
            <w:hideMark/>
          </w:tcPr>
          <w:p w14:paraId="59816B21" w14:textId="77777777" w:rsidR="00E56C4B" w:rsidRPr="00237F3F" w:rsidRDefault="00E56C4B" w:rsidP="00A63E9E">
            <w:pPr>
              <w:spacing w:line="240" w:lineRule="auto"/>
              <w:rPr>
                <w:rFonts w:cs="Arial"/>
                <w:color w:val="000000"/>
                <w:szCs w:val="20"/>
              </w:rPr>
            </w:pPr>
            <w:r w:rsidRPr="00237F3F">
              <w:rPr>
                <w:rFonts w:cs="Arial"/>
                <w:color w:val="000000"/>
                <w:szCs w:val="20"/>
              </w:rPr>
              <w:t>Chart review</w:t>
            </w:r>
          </w:p>
        </w:tc>
        <w:tc>
          <w:tcPr>
            <w:tcW w:w="2680" w:type="dxa"/>
            <w:tcBorders>
              <w:top w:val="nil"/>
              <w:left w:val="nil"/>
              <w:bottom w:val="single" w:sz="4" w:space="0" w:color="auto"/>
              <w:right w:val="single" w:sz="4" w:space="0" w:color="auto"/>
            </w:tcBorders>
            <w:shd w:val="clear" w:color="auto" w:fill="auto"/>
            <w:noWrap/>
            <w:vAlign w:val="center"/>
            <w:hideMark/>
          </w:tcPr>
          <w:p w14:paraId="54F7BB9C"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22</w:t>
            </w:r>
          </w:p>
        </w:tc>
      </w:tr>
      <w:tr w:rsidR="00E56C4B" w:rsidRPr="00237F3F" w14:paraId="31AB5650" w14:textId="77777777" w:rsidTr="00A63E9E">
        <w:trPr>
          <w:trHeight w:val="728"/>
        </w:trPr>
        <w:tc>
          <w:tcPr>
            <w:tcW w:w="3760" w:type="dxa"/>
            <w:tcBorders>
              <w:top w:val="nil"/>
              <w:left w:val="single" w:sz="4" w:space="0" w:color="auto"/>
              <w:bottom w:val="single" w:sz="4" w:space="0" w:color="auto"/>
              <w:right w:val="single" w:sz="4" w:space="0" w:color="auto"/>
            </w:tcBorders>
            <w:shd w:val="clear" w:color="auto" w:fill="auto"/>
            <w:vAlign w:val="center"/>
            <w:hideMark/>
          </w:tcPr>
          <w:p w14:paraId="7B30D8D5" w14:textId="77777777" w:rsidR="00E56C4B" w:rsidRPr="00237F3F" w:rsidRDefault="00E56C4B" w:rsidP="00A63E9E">
            <w:pPr>
              <w:spacing w:line="240" w:lineRule="auto"/>
              <w:rPr>
                <w:rFonts w:cs="Arial"/>
                <w:color w:val="000000"/>
                <w:szCs w:val="20"/>
              </w:rPr>
            </w:pPr>
            <w:r w:rsidRPr="00237F3F">
              <w:rPr>
                <w:rFonts w:cs="Arial"/>
                <w:color w:val="000000"/>
                <w:szCs w:val="20"/>
              </w:rPr>
              <w:t>A pilot multisite study of patient navigation for pregnant women with opioid use disorder</w:t>
            </w:r>
            <w:r w:rsidRPr="00237F3F">
              <w:rPr>
                <w:rFonts w:cs="Arial"/>
                <w:color w:val="000000"/>
                <w:szCs w:val="20"/>
              </w:rPr>
              <w:fldChar w:fldCharType="begin"/>
            </w:r>
            <w:r w:rsidRPr="00237F3F">
              <w:rPr>
                <w:rFonts w:cs="Arial"/>
                <w:color w:val="000000"/>
                <w:szCs w:val="20"/>
              </w:rPr>
              <w:instrText xml:space="preserve"> ADDIN ZOTERO_ITEM CSL_CITATION {"citationID":"m2GmvvpZ","properties":{"formattedCitation":"\\super 31\\nosupersub{}","plainCitation":"31","noteIndex":0},"citationItems":[{"id":4195,"uris":["http://zotero.org/users/4801628/items/I4G78N3W"],"itemData":{"id":4195,"type":"article-journal","abstract":"The opioid crisis continues to affect pregnant and postpartum women the United States, with the number of pregnant women diagnosed with opioid use disorder (OUD) quadrupling over the last decade. The associated increase in morbidity and mortality among mother and baby warrants prompt, targeted intervention efforts that improve engagement, linkage of care, and treatment retention. Patient navigation (PN) is a chronic care intervention that can directly address this need by helping women identify medical, behavioral, and psychosocial care goals. Moreover, PN can assist women in preparing for, engaging in, and maintaining patient participation in necessary services. Specifically, PN includes strengths-based case management, 1-1 clinical support, motivational interviewing, and addiction-relapse prevention programming. The objective of this article is to present the study protocol of a pilot multisite randomized clinical trial, entitled: Optimizing Pregnancy and Treatment Interventions for Moms 2.0 (OPTI-Mom 2.0; NCT03833245). In this study, we build upon a proof-of-concept study, employing evidence-informed frameworks for protocol and intervention expansion in order to construct a PN intervention tailored for pregnant women with OUD in central Utah and southwestern Pennsylvania. Our protocol provides an initial framework of a potentially impactful intervention and may guide development of future programs. Importantly, this study further establishes the evidence-base—with potential to ameliorate serious adverse opioid-related outcomes and improve health for women and their children.","container-title":"Contemporary Clinical Trials","DOI":"10.1016/j.cct.2019.105888","ISSN":"1551-7144","journalAbbreviation":"Contemporary Clinical Trials","language":"en","page":"105888","source":"ScienceDirect","title":"A pilot multisite study of patient navigation for pregnant women with opioid use disorder","volume":"87","author":[{"family":"Cochran","given":"Gerald"},{"family":"Smid","given":"Marcela C."},{"family":"Krans","given":"Elizabeth E."},{"family":"Bryan","given":"M. Aryana"},{"family":"Gordon","given":"Adam J."},{"family":"Lundahl","given":"Brad"},{"family":"Silipigni","given":"John"},{"family":"Haaland","given":"Benjamin"},{"family":"Tarter","given":"Ralph"}],"issued":{"date-parts":[["2019",12,1]]}},"label":"page"}],"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31</w:t>
            </w:r>
            <w:r w:rsidRPr="00237F3F">
              <w:rPr>
                <w:rFonts w:cs="Arial"/>
                <w:color w:val="000000"/>
                <w:szCs w:val="20"/>
              </w:rPr>
              <w:fldChar w:fldCharType="end"/>
            </w:r>
          </w:p>
        </w:tc>
        <w:tc>
          <w:tcPr>
            <w:tcW w:w="2280" w:type="dxa"/>
            <w:tcBorders>
              <w:top w:val="nil"/>
              <w:left w:val="single" w:sz="4" w:space="0" w:color="auto"/>
              <w:bottom w:val="single" w:sz="4" w:space="0" w:color="auto"/>
              <w:right w:val="single" w:sz="4" w:space="0" w:color="auto"/>
            </w:tcBorders>
            <w:shd w:val="clear" w:color="auto" w:fill="auto"/>
            <w:vAlign w:val="center"/>
            <w:hideMark/>
          </w:tcPr>
          <w:p w14:paraId="1BFB5F2A" w14:textId="77777777" w:rsidR="00E56C4B" w:rsidRPr="00237F3F" w:rsidRDefault="00E56C4B" w:rsidP="00A63E9E">
            <w:pPr>
              <w:spacing w:line="240" w:lineRule="auto"/>
              <w:rPr>
                <w:rFonts w:cs="Arial"/>
                <w:color w:val="000000"/>
                <w:szCs w:val="20"/>
              </w:rPr>
            </w:pPr>
            <w:r w:rsidRPr="00237F3F">
              <w:rPr>
                <w:rFonts w:cs="Arial"/>
                <w:color w:val="000000"/>
                <w:szCs w:val="20"/>
              </w:rPr>
              <w:t>Randomized clinical/control trial</w:t>
            </w:r>
          </w:p>
        </w:tc>
        <w:tc>
          <w:tcPr>
            <w:tcW w:w="2680" w:type="dxa"/>
            <w:tcBorders>
              <w:top w:val="nil"/>
              <w:left w:val="nil"/>
              <w:bottom w:val="single" w:sz="4" w:space="0" w:color="auto"/>
              <w:right w:val="single" w:sz="4" w:space="0" w:color="auto"/>
            </w:tcBorders>
            <w:shd w:val="clear" w:color="auto" w:fill="auto"/>
            <w:noWrap/>
            <w:vAlign w:val="center"/>
            <w:hideMark/>
          </w:tcPr>
          <w:p w14:paraId="157E846F"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19</w:t>
            </w:r>
          </w:p>
        </w:tc>
      </w:tr>
      <w:tr w:rsidR="00E56C4B" w:rsidRPr="00237F3F" w14:paraId="42E988AF" w14:textId="77777777" w:rsidTr="00A63E9E">
        <w:trPr>
          <w:trHeight w:val="1070"/>
        </w:trPr>
        <w:tc>
          <w:tcPr>
            <w:tcW w:w="3760" w:type="dxa"/>
            <w:tcBorders>
              <w:top w:val="nil"/>
              <w:left w:val="single" w:sz="4" w:space="0" w:color="auto"/>
              <w:bottom w:val="single" w:sz="4" w:space="0" w:color="auto"/>
              <w:right w:val="single" w:sz="4" w:space="0" w:color="auto"/>
            </w:tcBorders>
            <w:shd w:val="clear" w:color="auto" w:fill="auto"/>
            <w:vAlign w:val="center"/>
            <w:hideMark/>
          </w:tcPr>
          <w:p w14:paraId="151B198D" w14:textId="77777777" w:rsidR="00E56C4B" w:rsidRPr="00237F3F" w:rsidRDefault="00E56C4B" w:rsidP="00A63E9E">
            <w:pPr>
              <w:spacing w:line="240" w:lineRule="auto"/>
              <w:rPr>
                <w:rFonts w:cs="Arial"/>
                <w:color w:val="000000"/>
                <w:szCs w:val="20"/>
              </w:rPr>
            </w:pPr>
            <w:r w:rsidRPr="00237F3F">
              <w:rPr>
                <w:rFonts w:cs="Arial"/>
                <w:color w:val="000000"/>
                <w:szCs w:val="20"/>
              </w:rPr>
              <w:t>Reducing sexual health risks and substance use in the prenatal setting: A study protocol for a randomized controlled trial</w:t>
            </w:r>
            <w:r w:rsidRPr="00237F3F">
              <w:rPr>
                <w:rFonts w:cs="Arial"/>
                <w:color w:val="000000"/>
                <w:szCs w:val="20"/>
              </w:rPr>
              <w:fldChar w:fldCharType="begin"/>
            </w:r>
            <w:r w:rsidRPr="00237F3F">
              <w:rPr>
                <w:rFonts w:cs="Arial"/>
                <w:color w:val="000000"/>
                <w:szCs w:val="20"/>
              </w:rPr>
              <w:instrText xml:space="preserve"> ADDIN ZOTERO_ITEM CSL_CITATION {"citationID":"zyP6nsWH","properties":{"formattedCitation":"\\super 32\\nosupersub{}","plainCitation":"32","noteIndex":0},"citationItems":[{"id":4205,"uris":["http://zotero.org/users/4801628/items/I4ET35BQ"],"itemData":{"id":4205,"type":"article-journal","abstract":"Sexually transmitted infections (STIs) are at a record high in the United States, and STI risk is a critical and costly public health concern for childbearing women. STIs can lead to a number of serious health risks including premature birth, low birth weight, ectopic pregnancy, and fetal death. Similarly, there has been a dramatic increase in substance use during pregnancy, leading to complications during pregnancy and poorer birth outcomes. Women who misuse substances are disproportionately more likely to engage in risky sexual behaviors that can result in STIs. The proposed study will test whether the Health Check-Up for Expectant Moms (HCEM), a computer-delivered brief intervention that simultaneously targets STI risk and alcohol/illicit drug use during pregnancy, reduces antenatal and postpartum risk more than an attention, time, and information matched control condition among pregnant women seeking prenatal care. The study is a two-group, randomized controlled trial in which a diverse sample of 250 pregnant women will be recruited from prenatal care clinics and assigned to either (a) a computer-delivered, single-session brief intervention plus two booster sessions); or (b) a computer-delivered control condition. Follow-up assessments will occur at 2 and 6 months from baseline, and at 6 weeks postpartum. Our objective measures include STI incidence and birth outcomes. The results of this trial will fill a critical gap and provide much-needed data on the efficacy, costs, and resource utilization of a practical computer-delivered, brief motivational intervention tailored to reach high-risk women during pregnancy and extending impact to postpartum.","container-title":"Contemporary Clinical Trials","DOI":"10.1016/j.cct.2019.105827","ISSN":"1551-7144","journalAbbreviation":"Contemporary Clinical Trials","language":"en","page":"105827","source":"ScienceDirect","title":"Reducing sexual health risks and substance use in the prenatal setting: A study protocol for a randomized controlled trial","title-short":"Reducing sexual health risks and substance use in the prenatal setting","volume":"84","author":[{"family":"Tzilos Wernette","given":"Golfo"},{"family":"Plegue","given":"Melissa"},{"family":"Mmeje","given":"Okeoma"},{"family":"Sen","given":"Ananda"},{"family":"Countryman","given":"Kristina"},{"family":"Ngo","given":"Quyen"},{"family":"Prosser","given":"Lisa"},{"family":"Zlotnick","given":"Caron"}],"issued":{"date-parts":[["2019",9,1]]}},"label":"page"}],"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32</w:t>
            </w:r>
            <w:r w:rsidRPr="00237F3F">
              <w:rPr>
                <w:rFonts w:cs="Arial"/>
                <w:color w:val="000000"/>
                <w:szCs w:val="20"/>
              </w:rPr>
              <w:fldChar w:fldCharType="end"/>
            </w:r>
          </w:p>
        </w:tc>
        <w:tc>
          <w:tcPr>
            <w:tcW w:w="2280" w:type="dxa"/>
            <w:tcBorders>
              <w:top w:val="nil"/>
              <w:left w:val="single" w:sz="4" w:space="0" w:color="auto"/>
              <w:bottom w:val="single" w:sz="4" w:space="0" w:color="auto"/>
              <w:right w:val="single" w:sz="4" w:space="0" w:color="auto"/>
            </w:tcBorders>
            <w:shd w:val="clear" w:color="auto" w:fill="auto"/>
            <w:vAlign w:val="center"/>
            <w:hideMark/>
          </w:tcPr>
          <w:p w14:paraId="4BAFEB92" w14:textId="77777777" w:rsidR="00E56C4B" w:rsidRPr="00237F3F" w:rsidRDefault="00E56C4B" w:rsidP="00A63E9E">
            <w:pPr>
              <w:spacing w:line="240" w:lineRule="auto"/>
              <w:rPr>
                <w:rFonts w:cs="Arial"/>
                <w:color w:val="000000"/>
                <w:szCs w:val="20"/>
              </w:rPr>
            </w:pPr>
            <w:r w:rsidRPr="00237F3F">
              <w:rPr>
                <w:rFonts w:cs="Arial"/>
                <w:color w:val="000000"/>
                <w:szCs w:val="20"/>
              </w:rPr>
              <w:t>Randomized clinical/control trial</w:t>
            </w:r>
          </w:p>
        </w:tc>
        <w:tc>
          <w:tcPr>
            <w:tcW w:w="2680" w:type="dxa"/>
            <w:tcBorders>
              <w:top w:val="nil"/>
              <w:left w:val="nil"/>
              <w:bottom w:val="single" w:sz="4" w:space="0" w:color="auto"/>
              <w:right w:val="single" w:sz="4" w:space="0" w:color="auto"/>
            </w:tcBorders>
            <w:shd w:val="clear" w:color="auto" w:fill="auto"/>
            <w:noWrap/>
            <w:vAlign w:val="center"/>
            <w:hideMark/>
          </w:tcPr>
          <w:p w14:paraId="36ED2678"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19</w:t>
            </w:r>
          </w:p>
        </w:tc>
      </w:tr>
      <w:tr w:rsidR="00E56C4B" w:rsidRPr="00237F3F" w14:paraId="10E80E97" w14:textId="77777777" w:rsidTr="00A63E9E">
        <w:trPr>
          <w:trHeight w:val="1295"/>
        </w:trPr>
        <w:tc>
          <w:tcPr>
            <w:tcW w:w="3760" w:type="dxa"/>
            <w:tcBorders>
              <w:top w:val="nil"/>
              <w:left w:val="single" w:sz="4" w:space="0" w:color="auto"/>
              <w:bottom w:val="single" w:sz="4" w:space="0" w:color="auto"/>
              <w:right w:val="single" w:sz="4" w:space="0" w:color="auto"/>
            </w:tcBorders>
            <w:shd w:val="clear" w:color="auto" w:fill="auto"/>
            <w:vAlign w:val="center"/>
            <w:hideMark/>
          </w:tcPr>
          <w:p w14:paraId="142D792B" w14:textId="77777777" w:rsidR="00E56C4B" w:rsidRPr="00237F3F" w:rsidRDefault="00E56C4B" w:rsidP="00A63E9E">
            <w:pPr>
              <w:spacing w:line="240" w:lineRule="auto"/>
              <w:rPr>
                <w:rFonts w:cs="Arial"/>
                <w:color w:val="000000"/>
                <w:szCs w:val="20"/>
              </w:rPr>
            </w:pPr>
            <w:r w:rsidRPr="00237F3F">
              <w:rPr>
                <w:rFonts w:cs="Arial"/>
                <w:color w:val="000000"/>
                <w:szCs w:val="20"/>
              </w:rPr>
              <w:t>Leveraging Telehealth in the United States to Increase Access to Opioid Use Disorder Treatment in Pregnancy and Postpartum During the COVID-19 Pandemic</w:t>
            </w:r>
            <w:r w:rsidRPr="00237F3F">
              <w:rPr>
                <w:rFonts w:cs="Arial"/>
                <w:color w:val="000000"/>
                <w:szCs w:val="20"/>
              </w:rPr>
              <w:fldChar w:fldCharType="begin"/>
            </w:r>
            <w:r w:rsidRPr="00237F3F">
              <w:rPr>
                <w:rFonts w:cs="Arial"/>
                <w:color w:val="000000"/>
                <w:szCs w:val="20"/>
              </w:rPr>
              <w:instrText xml:space="preserve"> ADDIN ZOTERO_ITEM CSL_CITATION {"citationID":"e5eH4lUE","properties":{"formattedCitation":"\\super 33\\nosupersub{}","plainCitation":"33","noteIndex":0},"citationItems":[{"id":4209,"uris":["http://zotero.org/users/4801628/items/FJUDUQR6"],"itemData":{"id":4209,"type":"article-journal","container-title":"American Journal of Psychiatry","DOI":"10.1176/appi.ajp.2020.20060949","ISSN":"0002-953X","issue":"4","journalAbbreviation":"AJP","note":"publisher: American Psychiatric Publishing","page":"290-293","source":"ajp.psychiatryonline.org (Atypon)","title":"Leveraging Telehealth in the United States to Increase Access to Opioid Use Disorder Treatment in Pregnancy and Postpartum During the COVID-19 Pandemic","volume":"178","author":[{"family":"Guille","given":"Constance"},{"family":"McCauley","given":"Jenna L."},{"family":"Moreland","given":"Angela"}],"issued":{"date-parts":[["2021",4]]}},"label":"page"}],"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33</w:t>
            </w:r>
            <w:r w:rsidRPr="00237F3F">
              <w:rPr>
                <w:rFonts w:cs="Arial"/>
                <w:color w:val="000000"/>
                <w:szCs w:val="20"/>
              </w:rPr>
              <w:fldChar w:fldCharType="end"/>
            </w:r>
          </w:p>
        </w:tc>
        <w:tc>
          <w:tcPr>
            <w:tcW w:w="2280" w:type="dxa"/>
            <w:tcBorders>
              <w:top w:val="nil"/>
              <w:left w:val="single" w:sz="4" w:space="0" w:color="auto"/>
              <w:bottom w:val="single" w:sz="4" w:space="0" w:color="auto"/>
              <w:right w:val="single" w:sz="4" w:space="0" w:color="auto"/>
            </w:tcBorders>
            <w:shd w:val="clear" w:color="auto" w:fill="auto"/>
            <w:vAlign w:val="center"/>
            <w:hideMark/>
          </w:tcPr>
          <w:p w14:paraId="2F8E2710" w14:textId="77777777" w:rsidR="00E56C4B" w:rsidRPr="00237F3F" w:rsidRDefault="00E56C4B" w:rsidP="00A63E9E">
            <w:pPr>
              <w:spacing w:line="240" w:lineRule="auto"/>
              <w:rPr>
                <w:rFonts w:cs="Arial"/>
                <w:color w:val="000000"/>
                <w:szCs w:val="20"/>
              </w:rPr>
            </w:pPr>
            <w:r w:rsidRPr="00237F3F">
              <w:rPr>
                <w:rFonts w:cs="Arial"/>
                <w:color w:val="000000"/>
                <w:szCs w:val="20"/>
              </w:rPr>
              <w:t>Case study</w:t>
            </w:r>
          </w:p>
        </w:tc>
        <w:tc>
          <w:tcPr>
            <w:tcW w:w="2680" w:type="dxa"/>
            <w:tcBorders>
              <w:top w:val="nil"/>
              <w:left w:val="nil"/>
              <w:bottom w:val="single" w:sz="4" w:space="0" w:color="auto"/>
              <w:right w:val="single" w:sz="4" w:space="0" w:color="auto"/>
            </w:tcBorders>
            <w:shd w:val="clear" w:color="auto" w:fill="auto"/>
            <w:noWrap/>
            <w:vAlign w:val="center"/>
            <w:hideMark/>
          </w:tcPr>
          <w:p w14:paraId="7B7D4C61"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21</w:t>
            </w:r>
          </w:p>
        </w:tc>
      </w:tr>
      <w:tr w:rsidR="00E56C4B" w:rsidRPr="00237F3F" w14:paraId="74835FD0" w14:textId="77777777" w:rsidTr="004A774F">
        <w:trPr>
          <w:trHeight w:val="1223"/>
        </w:trPr>
        <w:tc>
          <w:tcPr>
            <w:tcW w:w="3760" w:type="dxa"/>
            <w:tcBorders>
              <w:top w:val="nil"/>
              <w:left w:val="single" w:sz="4" w:space="0" w:color="auto"/>
              <w:bottom w:val="single" w:sz="4" w:space="0" w:color="auto"/>
              <w:right w:val="single" w:sz="4" w:space="0" w:color="auto"/>
            </w:tcBorders>
            <w:shd w:val="clear" w:color="auto" w:fill="auto"/>
            <w:vAlign w:val="center"/>
            <w:hideMark/>
          </w:tcPr>
          <w:p w14:paraId="31847951" w14:textId="77777777" w:rsidR="00E56C4B" w:rsidRPr="00237F3F" w:rsidRDefault="00E56C4B" w:rsidP="00A63E9E">
            <w:pPr>
              <w:spacing w:line="240" w:lineRule="auto"/>
              <w:rPr>
                <w:rFonts w:cs="Arial"/>
                <w:color w:val="000000"/>
                <w:szCs w:val="20"/>
              </w:rPr>
            </w:pPr>
            <w:r w:rsidRPr="00237F3F">
              <w:rPr>
                <w:rFonts w:cs="Arial"/>
                <w:color w:val="000000"/>
                <w:szCs w:val="20"/>
              </w:rPr>
              <w:t>A statewide quality improvement (QI) initiative for better health outcomes and family stability among pregnant women with opioid use disorder (OUD) and their infants</w:t>
            </w:r>
            <w:r w:rsidRPr="00237F3F">
              <w:rPr>
                <w:rFonts w:cs="Arial"/>
                <w:color w:val="000000"/>
                <w:szCs w:val="20"/>
              </w:rPr>
              <w:fldChar w:fldCharType="begin"/>
            </w:r>
            <w:r w:rsidRPr="00237F3F">
              <w:rPr>
                <w:rFonts w:cs="Arial"/>
                <w:color w:val="000000"/>
                <w:szCs w:val="20"/>
              </w:rPr>
              <w:instrText xml:space="preserve"> ADDIN ZOTERO_ITEM CSL_CITATION {"citationID":"yqRIejXt","properties":{"formattedCitation":"\\super 34\\nosupersub{}","plainCitation":"34","noteIndex":0},"citationItems":[{"id":4212,"uris":["http://zotero.org/users/4801628/items/V84NS64E"],"itemData":{"id":4212,"type":"article-journal","abstract":"A collaborative led by state health and human service agencies, academic leaders, and stakeholders tested interventions to expand use of medication assisted treatment (MAT) through a maternal medical home (MMH) model that coordinated behavioral health and prenatal care with social supports for pregnant women with opioid use disorder (OUD) enrolled in Medicaid. The program was anchored in four clinical organizations with distinct models of care: community behavioral health, residential behavioral health, hospital-based obstetrical practice, and co-located obstetrical and behavioral health. A modified version of the Institute for Healthcare Improvement Breakthrough Series Model for Improvement was implemented using monthly performance data feedback to conduct small tests of change and improve care. Administrative data from the state's Medicaid, vital statistics, and child welfare systems were linked to evaluate the impact of MOMS on 252 mother-infant dyads compared to a sample of 846 Medicaid beneficiaries with OUD in the third trimester of pregnancy. MOMS participation was associated with increased likelihood of MAT in trimesters one, two and three (AOR = 2.30, 4.40, 2.75, respectively), behavioral health counseling during trimesters two and three (AOR = 3.75 and 2.07, respectively), retention in MAT during postpartum months one through three and four through six (AOR = 2.86, 2.40, respectively), and marginally lower out-of-home placement of infants born to mothers with OUD (AOR = 0.66). Within the MOMS program, greater participation in behavioral health treatment and MAT (χ2(3) ≥ 12.09) was observed in the co-located behavioral health/obstetrical care practice site compared to behavioral health-led and obstetrical provider-led sites.","container-title":"Journal of Substance Abuse Treatment","DOI":"10.1016/j.jsat.2019.04.010","ISSN":"0740-5472","journalAbbreviation":"Journal of Substance Abuse Treatment","language":"en","page":"53-59","source":"ScienceDirect","title":"A statewide quality improvement (QI) initiative for better health outcomes and family stability among pregnant women with opioid use disorder (OUD) and their infants","volume":"102","author":[{"family":"Crane","given":"Dushka"},{"family":"Marcotte","given":"Michael"},{"family":"Applegate","given":"Mary"},{"family":"Massatti","given":"Richard"},{"family":"Hurst","given":"Mark"},{"family":"Menegay","given":"Michelle"},{"family":"Mauk","given":"Rachel"},{"family":"Williams","given":"Susan"}],"issued":{"date-parts":[["2019",7,1]]}},"label":"page"}],"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34</w:t>
            </w:r>
            <w:r w:rsidRPr="00237F3F">
              <w:rPr>
                <w:rFonts w:cs="Arial"/>
                <w:color w:val="000000"/>
                <w:szCs w:val="20"/>
              </w:rPr>
              <w:fldChar w:fldCharType="end"/>
            </w:r>
          </w:p>
        </w:tc>
        <w:tc>
          <w:tcPr>
            <w:tcW w:w="2280" w:type="dxa"/>
            <w:tcBorders>
              <w:top w:val="nil"/>
              <w:left w:val="single" w:sz="4" w:space="0" w:color="auto"/>
              <w:bottom w:val="single" w:sz="4" w:space="0" w:color="auto"/>
              <w:right w:val="single" w:sz="4" w:space="0" w:color="auto"/>
            </w:tcBorders>
            <w:shd w:val="clear" w:color="auto" w:fill="auto"/>
            <w:vAlign w:val="center"/>
            <w:hideMark/>
          </w:tcPr>
          <w:p w14:paraId="422EF6B0" w14:textId="77777777" w:rsidR="00E56C4B" w:rsidRPr="00237F3F" w:rsidRDefault="00E56C4B" w:rsidP="00A63E9E">
            <w:pPr>
              <w:spacing w:line="240" w:lineRule="auto"/>
              <w:rPr>
                <w:rFonts w:cs="Arial"/>
                <w:color w:val="000000"/>
                <w:szCs w:val="20"/>
              </w:rPr>
            </w:pPr>
            <w:r w:rsidRPr="00237F3F">
              <w:rPr>
                <w:rFonts w:cs="Arial"/>
                <w:color w:val="000000"/>
                <w:szCs w:val="20"/>
              </w:rPr>
              <w:t>Cohort study</w:t>
            </w:r>
          </w:p>
        </w:tc>
        <w:tc>
          <w:tcPr>
            <w:tcW w:w="2680" w:type="dxa"/>
            <w:tcBorders>
              <w:top w:val="nil"/>
              <w:left w:val="nil"/>
              <w:bottom w:val="single" w:sz="4" w:space="0" w:color="auto"/>
              <w:right w:val="single" w:sz="4" w:space="0" w:color="auto"/>
            </w:tcBorders>
            <w:shd w:val="clear" w:color="auto" w:fill="auto"/>
            <w:noWrap/>
            <w:vAlign w:val="center"/>
            <w:hideMark/>
          </w:tcPr>
          <w:p w14:paraId="1EBA84BF"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19</w:t>
            </w:r>
          </w:p>
        </w:tc>
      </w:tr>
    </w:tbl>
    <w:tbl>
      <w:tblPr>
        <w:tblW w:w="8720" w:type="dxa"/>
        <w:jc w:val="center"/>
        <w:tblLook w:val="04A0" w:firstRow="1" w:lastRow="0" w:firstColumn="1" w:lastColumn="0" w:noHBand="0" w:noVBand="1"/>
      </w:tblPr>
      <w:tblGrid>
        <w:gridCol w:w="3760"/>
        <w:gridCol w:w="2280"/>
        <w:gridCol w:w="2680"/>
      </w:tblGrid>
      <w:tr w:rsidR="00E56C4B" w:rsidRPr="00237F3F" w14:paraId="3C616137" w14:textId="77777777" w:rsidTr="004A774F">
        <w:trPr>
          <w:trHeight w:val="1200"/>
          <w:jc w:val="center"/>
        </w:trPr>
        <w:tc>
          <w:tcPr>
            <w:tcW w:w="37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8BBB26" w14:textId="77777777" w:rsidR="00E56C4B" w:rsidRPr="00237F3F" w:rsidRDefault="00E56C4B" w:rsidP="00A63E9E">
            <w:pPr>
              <w:spacing w:line="240" w:lineRule="auto"/>
              <w:rPr>
                <w:rFonts w:cs="Arial"/>
                <w:color w:val="000000"/>
                <w:szCs w:val="20"/>
              </w:rPr>
            </w:pPr>
            <w:r w:rsidRPr="00237F3F">
              <w:rPr>
                <w:rFonts w:cs="Arial"/>
                <w:color w:val="000000"/>
                <w:szCs w:val="20"/>
              </w:rPr>
              <w:t>Evaluation of a Nurse-Led Program for Rural Pregnant Women with Opioid Use Disorder to Improve Maternal-Neonatal Outcomes</w:t>
            </w:r>
            <w:r w:rsidRPr="00237F3F">
              <w:rPr>
                <w:rFonts w:cs="Arial"/>
                <w:color w:val="000000"/>
                <w:szCs w:val="20"/>
              </w:rPr>
              <w:fldChar w:fldCharType="begin"/>
            </w:r>
            <w:r w:rsidRPr="00237F3F">
              <w:rPr>
                <w:rFonts w:cs="Arial"/>
                <w:color w:val="000000"/>
                <w:szCs w:val="20"/>
              </w:rPr>
              <w:instrText xml:space="preserve"> ADDIN ZOTERO_ITEM CSL_CITATION {"citationID":"IaxAR9Fa","properties":{"formattedCitation":"\\super 35\\nosupersub{}","plainCitation":"35","noteIndex":0},"citationItems":[{"id":4232,"uris":["http://zotero.org/users/4801628/items/4TZXCS6M"],"itemData":{"id":4232,"type":"article-journal","container-title":"Journal of Obstetric, Gynecologic &amp; Neonatal Nursing","DOI":"10.1016/j.jogn.2019.07.002","ISSN":"0884-2175","issue":"5","journalAbbreviation":"Journal of Obstetric, Gynecologic &amp; Neonatal Nursing","language":"English","note":"publisher: Elsevier\nPMID: 31374181","page":"495-506","source":"www.jognn.org","title":"Evaluation of a Nurse-Led Program for Rural Pregnant Women With Opioid Use Disorder to Improve Maternal–Neonatal Outcomes","volume":"48","author":[{"family":"Paterno","given":"Mary T."},{"family":"Jablonski","given":"Linda"},{"family":"Klepacki","given":"Avery"},{"family":"Friedmann","given":"Peter D."}],"issued":{"date-parts":[["2019",9,1]]}},"label":"page"}],"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35</w:t>
            </w:r>
            <w:r w:rsidRPr="00237F3F">
              <w:rPr>
                <w:rFonts w:cs="Arial"/>
                <w:color w:val="000000"/>
                <w:szCs w:val="20"/>
              </w:rPr>
              <w:fldChar w:fldCharType="end"/>
            </w:r>
          </w:p>
        </w:tc>
        <w:tc>
          <w:tcPr>
            <w:tcW w:w="22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978DF9" w14:textId="77777777" w:rsidR="00E56C4B" w:rsidRPr="00237F3F" w:rsidRDefault="00E56C4B" w:rsidP="00A63E9E">
            <w:pPr>
              <w:spacing w:line="240" w:lineRule="auto"/>
              <w:rPr>
                <w:rFonts w:cs="Arial"/>
                <w:color w:val="000000"/>
                <w:szCs w:val="20"/>
              </w:rPr>
            </w:pPr>
            <w:r w:rsidRPr="00237F3F">
              <w:rPr>
                <w:rFonts w:cs="Arial"/>
                <w:color w:val="000000"/>
                <w:szCs w:val="20"/>
              </w:rPr>
              <w:t>Retrospective</w:t>
            </w:r>
          </w:p>
        </w:tc>
        <w:tc>
          <w:tcPr>
            <w:tcW w:w="2680" w:type="dxa"/>
            <w:tcBorders>
              <w:top w:val="single" w:sz="4" w:space="0" w:color="auto"/>
              <w:left w:val="nil"/>
              <w:bottom w:val="single" w:sz="4" w:space="0" w:color="auto"/>
              <w:right w:val="single" w:sz="4" w:space="0" w:color="auto"/>
            </w:tcBorders>
            <w:shd w:val="clear" w:color="auto" w:fill="auto"/>
            <w:noWrap/>
            <w:vAlign w:val="center"/>
            <w:hideMark/>
          </w:tcPr>
          <w:p w14:paraId="322E7C40"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19</w:t>
            </w:r>
          </w:p>
        </w:tc>
      </w:tr>
      <w:tr w:rsidR="00E56C4B" w:rsidRPr="00237F3F" w14:paraId="59E99A14" w14:textId="77777777" w:rsidTr="00A63E9E">
        <w:trPr>
          <w:trHeight w:val="1250"/>
          <w:jc w:val="center"/>
        </w:trPr>
        <w:tc>
          <w:tcPr>
            <w:tcW w:w="37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B5D22" w14:textId="77777777" w:rsidR="00E56C4B" w:rsidRPr="00237F3F" w:rsidRDefault="00E56C4B" w:rsidP="00A63E9E">
            <w:pPr>
              <w:spacing w:line="240" w:lineRule="auto"/>
              <w:rPr>
                <w:rFonts w:cs="Arial"/>
                <w:color w:val="000000"/>
                <w:szCs w:val="20"/>
              </w:rPr>
            </w:pPr>
            <w:r w:rsidRPr="00237F3F">
              <w:rPr>
                <w:rFonts w:cs="Arial"/>
                <w:color w:val="000000"/>
                <w:szCs w:val="20"/>
              </w:rPr>
              <w:t>Postpartum Care Visit Attendance Within 60 Days of Delivery Among Women with and Without Opioid Use During Pregnancy: An Analysis of Commercial Insurance Data</w:t>
            </w:r>
            <w:r w:rsidRPr="00237F3F">
              <w:rPr>
                <w:rFonts w:cs="Arial"/>
                <w:color w:val="000000"/>
                <w:szCs w:val="20"/>
              </w:rPr>
              <w:fldChar w:fldCharType="begin"/>
            </w:r>
            <w:r w:rsidRPr="00237F3F">
              <w:rPr>
                <w:rFonts w:cs="Arial"/>
                <w:color w:val="000000"/>
                <w:szCs w:val="20"/>
              </w:rPr>
              <w:instrText xml:space="preserve"> ADDIN ZOTERO_ITEM CSL_CITATION {"citationID":"UgTPNOj3","properties":{"formattedCitation":"\\super 36\\nosupersub{}","plainCitation":"36","noteIndex":0},"citationItems":[{"id":4236,"uris":["http://zotero.org/users/4801628/items/KDRAY4XK"],"itemData":{"id":4236,"type":"article-journal","abstract":"Background\nPostpartum care (PPC) is a key component of maternal health, particularly for people who use opioids during pregnancy. Little is known about the prevalence and correlates of PPC visit attendance among those using opioids compared with nonusers in a privately insured population.\nMethods\nA retrospective cohort study was conducted using nationwide private insurance claims between 2011 and 2017 (N = 1,291,352 women) comparing the following opioid use groups: nonusers, nonchronic prescription users, chronic prescription users, and women with opioid use disorder (OUD). Multivariable logistic and linear regressions evaluated the odds of PPC attendance and the mean time to an initial PPC visit for each user group. Stratified models identified factors associated with PPC attendance by opioid use type.\nResults\nOverall, 45% of the cohort attended a PPC visit and nearly 10% had any opioid use during pregnancy. More women in the three opioid use categories attended PPC than nonusers (50–56% vs. 45%). Opioid use regardless of type was associated with higher odds and earlier PPC visitation than women with no opioid use; nonchronic and chronic users had 17% and 40% greater odds of PPC than nonusers (adjusted odds ratio [aOR]: 1.17; 95% confidence interval [CI]: 1.16–1.19; aOR: 1.40, 95% CI: 1.34–1.46), whereas women with OUD had 7% higher odds (aOR: 1.07; 95% CI: 1.00–1.13). Antenatal care and psychiatric, hypertensive, and pain conditions were most strongly associated with higher odds of attending PPC; older maternal age was negatively associated with PPC. Stratified analysis showed opioid correlates varied similarly across user groups.\nConclusions\nPPC use was generally low in this study cohort of privately insured women. Women who used opioids and those with chronic conditions had greater odds of attending PPC. Improved efforts are needed to engage people in PPC, as well as service integration and coordination for people who use opioids during pregnancy.","container-title":"Women's Health Issues","DOI":"10.1016/j.whi.2022.08.005","ISSN":"1049-3867","issue":"1","journalAbbreviation":"Women's Health Issues","language":"en","page":"67-76","source":"ScienceDirect","title":"Postpartum Care Visit Attendance Within 60 Days of Delivery Among Women With and Without Opioid Use During Pregnancy: An Analysis of Commercial Insurance Data","title-short":"Postpartum Care Visit Attendance Within 60 Days of Delivery Among Women With and Without Opioid Use During Pregnancy","volume":"33","author":[{"family":"Berger","given":"Blair O."},{"family":"Horton","given":"Leah G."},{"family":"Gemmill","given":"Alison"},{"family":"Strobino","given":"Donna M."}],"issued":{"date-parts":[["2023",1,1]]}},"label":"page"}],"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36</w:t>
            </w:r>
            <w:r w:rsidRPr="00237F3F">
              <w:rPr>
                <w:rFonts w:cs="Arial"/>
                <w:color w:val="000000"/>
                <w:szCs w:val="20"/>
              </w:rPr>
              <w:fldChar w:fldCharType="end"/>
            </w:r>
          </w:p>
        </w:tc>
        <w:tc>
          <w:tcPr>
            <w:tcW w:w="22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90DF9B" w14:textId="77777777" w:rsidR="00E56C4B" w:rsidRPr="00237F3F" w:rsidRDefault="00E56C4B" w:rsidP="00A63E9E">
            <w:pPr>
              <w:spacing w:line="240" w:lineRule="auto"/>
              <w:rPr>
                <w:rFonts w:cs="Arial"/>
                <w:color w:val="000000"/>
                <w:szCs w:val="20"/>
              </w:rPr>
            </w:pPr>
            <w:r w:rsidRPr="00237F3F">
              <w:rPr>
                <w:rFonts w:cs="Arial"/>
                <w:color w:val="000000"/>
                <w:szCs w:val="20"/>
              </w:rPr>
              <w:t>Retrospective</w:t>
            </w:r>
          </w:p>
        </w:tc>
        <w:tc>
          <w:tcPr>
            <w:tcW w:w="2680" w:type="dxa"/>
            <w:tcBorders>
              <w:top w:val="single" w:sz="4" w:space="0" w:color="auto"/>
              <w:left w:val="nil"/>
              <w:bottom w:val="single" w:sz="4" w:space="0" w:color="auto"/>
              <w:right w:val="single" w:sz="4" w:space="0" w:color="auto"/>
            </w:tcBorders>
            <w:shd w:val="clear" w:color="auto" w:fill="auto"/>
            <w:noWrap/>
            <w:vAlign w:val="center"/>
            <w:hideMark/>
          </w:tcPr>
          <w:p w14:paraId="10DF19B3"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23</w:t>
            </w:r>
          </w:p>
        </w:tc>
      </w:tr>
      <w:tr w:rsidR="00E56C4B" w:rsidRPr="00237F3F" w14:paraId="5052EDBE" w14:textId="77777777" w:rsidTr="00CA3380">
        <w:trPr>
          <w:trHeight w:val="1250"/>
          <w:jc w:val="center"/>
        </w:trPr>
        <w:tc>
          <w:tcPr>
            <w:tcW w:w="3760" w:type="dxa"/>
            <w:tcBorders>
              <w:top w:val="nil"/>
              <w:left w:val="single" w:sz="4" w:space="0" w:color="auto"/>
              <w:bottom w:val="single" w:sz="4" w:space="0" w:color="auto"/>
              <w:right w:val="single" w:sz="4" w:space="0" w:color="auto"/>
            </w:tcBorders>
            <w:shd w:val="clear" w:color="auto" w:fill="auto"/>
            <w:vAlign w:val="center"/>
            <w:hideMark/>
          </w:tcPr>
          <w:p w14:paraId="71C8D7FD" w14:textId="77777777" w:rsidR="00E56C4B" w:rsidRPr="00237F3F" w:rsidRDefault="00E56C4B" w:rsidP="00A63E9E">
            <w:pPr>
              <w:spacing w:line="240" w:lineRule="auto"/>
              <w:rPr>
                <w:rFonts w:cs="Arial"/>
                <w:color w:val="000000"/>
                <w:szCs w:val="20"/>
              </w:rPr>
            </w:pPr>
            <w:r w:rsidRPr="00237F3F">
              <w:rPr>
                <w:rFonts w:cs="Arial"/>
                <w:color w:val="000000"/>
                <w:szCs w:val="20"/>
              </w:rPr>
              <w:t>A Cohort Comparison of Differences Between Regional and Buncombe County Patients of a Comprehensive Perinatal Substance Use Disorders Program in Western North Carolina</w:t>
            </w:r>
            <w:r w:rsidRPr="00237F3F">
              <w:rPr>
                <w:rFonts w:cs="Arial"/>
                <w:color w:val="000000"/>
                <w:szCs w:val="20"/>
              </w:rPr>
              <w:fldChar w:fldCharType="begin"/>
            </w:r>
            <w:r w:rsidRPr="00237F3F">
              <w:rPr>
                <w:rFonts w:cs="Arial"/>
                <w:color w:val="000000"/>
                <w:szCs w:val="20"/>
              </w:rPr>
              <w:instrText xml:space="preserve"> ADDIN ZOTERO_ITEM CSL_CITATION {"citationID":"2WnNgH1h","properties":{"formattedCitation":"\\super 37\\nosupersub{}","plainCitation":"37","noteIndex":0},"citationItems":[{"id":4245,"uris":["http://zotero.org/users/4801628/items/XW3YZ9MU"],"itemData":{"id":4245,"type":"article-journal","container-title":"North Carolina Medical Journal","DOI":"10.18043/ncm.81.3.157","ISSN":"0029-2559, 0029-2559","issue":"3","journalAbbreviation":"North Carolina Medical Journal","language":"en","page":"157-165","source":"DOI.org (Crossref)","title":"A Cohort Comparison of Differences Between Regional and Buncombe County Patients of a Comprehensive Perinatal Substance Use Disorders Program in Western North Carolina","volume":"81","author":[{"family":"Galvin","given":"Shelley L."},{"family":"Ramage","given":"Melinda"},{"family":"Leiner","given":"Catherine"},{"family":"Sullivan","given":"Margaret H."},{"family":"Fagan","given":"E. Blake"}],"issued":{"date-parts":[["2020",5]]}},"label":"page"}],"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37</w:t>
            </w:r>
            <w:r w:rsidRPr="00237F3F">
              <w:rPr>
                <w:rFonts w:cs="Arial"/>
                <w:color w:val="000000"/>
                <w:szCs w:val="20"/>
              </w:rPr>
              <w:fldChar w:fldCharType="end"/>
            </w:r>
          </w:p>
        </w:tc>
        <w:tc>
          <w:tcPr>
            <w:tcW w:w="2280" w:type="dxa"/>
            <w:tcBorders>
              <w:top w:val="nil"/>
              <w:left w:val="single" w:sz="4" w:space="0" w:color="auto"/>
              <w:bottom w:val="single" w:sz="4" w:space="0" w:color="auto"/>
              <w:right w:val="single" w:sz="4" w:space="0" w:color="auto"/>
            </w:tcBorders>
            <w:shd w:val="clear" w:color="auto" w:fill="auto"/>
            <w:vAlign w:val="center"/>
            <w:hideMark/>
          </w:tcPr>
          <w:p w14:paraId="4113063D" w14:textId="77777777" w:rsidR="00E56C4B" w:rsidRPr="00237F3F" w:rsidRDefault="00E56C4B" w:rsidP="00A63E9E">
            <w:pPr>
              <w:spacing w:line="240" w:lineRule="auto"/>
              <w:rPr>
                <w:rFonts w:cs="Arial"/>
                <w:color w:val="000000"/>
                <w:szCs w:val="20"/>
              </w:rPr>
            </w:pPr>
            <w:r w:rsidRPr="00237F3F">
              <w:rPr>
                <w:rFonts w:cs="Arial"/>
                <w:color w:val="000000"/>
                <w:szCs w:val="20"/>
              </w:rPr>
              <w:t>Retrospective</w:t>
            </w:r>
          </w:p>
        </w:tc>
        <w:tc>
          <w:tcPr>
            <w:tcW w:w="2680" w:type="dxa"/>
            <w:tcBorders>
              <w:top w:val="nil"/>
              <w:left w:val="nil"/>
              <w:bottom w:val="single" w:sz="4" w:space="0" w:color="auto"/>
              <w:right w:val="single" w:sz="4" w:space="0" w:color="auto"/>
            </w:tcBorders>
            <w:shd w:val="clear" w:color="auto" w:fill="auto"/>
            <w:noWrap/>
            <w:vAlign w:val="center"/>
            <w:hideMark/>
          </w:tcPr>
          <w:p w14:paraId="11E3196C"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20</w:t>
            </w:r>
          </w:p>
        </w:tc>
      </w:tr>
      <w:tr w:rsidR="00E56C4B" w:rsidRPr="00237F3F" w14:paraId="05EAE036" w14:textId="77777777" w:rsidTr="00CA3380">
        <w:trPr>
          <w:trHeight w:val="710"/>
          <w:jc w:val="center"/>
        </w:trPr>
        <w:tc>
          <w:tcPr>
            <w:tcW w:w="37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7783FE" w14:textId="77777777" w:rsidR="00E56C4B" w:rsidRPr="00237F3F" w:rsidRDefault="00E56C4B" w:rsidP="00A63E9E">
            <w:pPr>
              <w:spacing w:line="240" w:lineRule="auto"/>
              <w:rPr>
                <w:rFonts w:cs="Arial"/>
                <w:color w:val="000000"/>
                <w:szCs w:val="20"/>
              </w:rPr>
            </w:pPr>
            <w:r w:rsidRPr="00237F3F">
              <w:rPr>
                <w:rFonts w:cs="Arial"/>
                <w:color w:val="000000"/>
                <w:szCs w:val="20"/>
              </w:rPr>
              <w:t>Optimizing Pregnancy Treatment Interventions for Moms (OPTI-Mom): A Pilot Study</w:t>
            </w:r>
            <w:r w:rsidRPr="00237F3F">
              <w:rPr>
                <w:rFonts w:cs="Arial"/>
                <w:color w:val="000000"/>
                <w:szCs w:val="20"/>
              </w:rPr>
              <w:fldChar w:fldCharType="begin"/>
            </w:r>
            <w:r w:rsidRPr="00237F3F">
              <w:rPr>
                <w:rFonts w:cs="Arial"/>
                <w:color w:val="000000"/>
                <w:szCs w:val="20"/>
              </w:rPr>
              <w:instrText xml:space="preserve"> ADDIN ZOTERO_ITEM CSL_CITATION {"citationID":"cTZWtm4K","properties":{"formattedCitation":"\\super 38\\nosupersub{}","plainCitation":"38","noteIndex":0},"citationItems":[{"id":4251,"uris":["http://zotero.org/users/4801628/items/4TUETRZV"],"itemData":{"id":4251,"type":"article-journal","abstract":"OBJECTIVES: The public health burden of opioid use disorder (OUD) among pregnant women has significantly increased in recent years. The Optimizing Pregnancy Treatment Interventions for Moms study was a pilot project that examined the feasibility of a patient navigation (PN) intervention model to reduce substance use and improve mental health, quality of life, and to increase engagement with treatment services among pregnant women with OUD.\nMETHODS: A 1-group repeated-measures pilot study was conducted with treatment-seeking pregnant women with opioid dependence initiating buprenorphine maintenance treatment. Participants received the PN intervention delivered as 10 sessions before delivery and 4 sessions postpartum. Participants completed assessments at baseline and after the prenatal and postnatal portions of the intervention. Demographics were assessed using descriptive statistics, and general estimating equation analyses were employed to examine changes in health and service engagement across time.\nRESULTS: in all, 21 women were enrolled and completed the PN intervention and follow-up assessments. Participants reported improvements in abstinence from illicit opioids (B = 0.15, 95% confidence interval [CI] 0.1-0.2), drug use (odds ratio [OR] 5.25, 95% CI 2.1-13.0), and depression (OR 7.70, 95% CI 2.4-25.1). Results also showed nonsignificant trends suggesting enhancements in general health (B = 0.17, 95% CI 0.0-0.3, P = 0.06) and increases in substance use treatment attendance (B = 2.15, 95% CI -0.2 to 4.5, P = 0.07). Most study participants achieved adequate or better prenatal care.\nCONCLUSIONS: These findings provide support that PN is a feasible adjunctive intervention that shows promise for health improvements and service engagement among treatment-seeking pregnant women with opioid dependence initiating buprenorphine.","container-title":"Journal of Addiction Medicine","DOI":"10.1097/ADM.0000000000000370","ISSN":"1935-3227","issue":"1","journalAbbreviation":"J Addict Med","language":"eng","note":"PMID: 29140822\nPMCID: PMC5786468","page":"72-79","source":"PubMed","title":"Optimizing Pregnancy Treatment Interventions for Moms (OPTI-Mom): A Pilot Study","title-short":"Optimizing Pregnancy Treatment Interventions for Moms (OPTI-Mom)","volume":"12","author":[{"family":"Cochran","given":"Gerald T."},{"family":"Hruschak","given":"Valerie"},{"family":"Abdullah","given":"Walitta"},{"family":"Krans","given":"Elizabeth"},{"family":"Douaihy","given":"Antoine B."},{"family":"Bobby","given":"Stephanie"},{"family":"Fusco","given":"Rachel"},{"family":"Tarter","given":"Ralph"}],"issued":{"date-parts":[["2018"]]}}}],"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38</w:t>
            </w:r>
            <w:r w:rsidRPr="00237F3F">
              <w:rPr>
                <w:rFonts w:cs="Arial"/>
                <w:color w:val="000000"/>
                <w:szCs w:val="20"/>
              </w:rPr>
              <w:fldChar w:fldCharType="end"/>
            </w:r>
          </w:p>
        </w:tc>
        <w:tc>
          <w:tcPr>
            <w:tcW w:w="22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0F6551" w14:textId="77777777" w:rsidR="00E56C4B" w:rsidRPr="00237F3F" w:rsidRDefault="00E56C4B" w:rsidP="00A63E9E">
            <w:pPr>
              <w:spacing w:line="240" w:lineRule="auto"/>
              <w:rPr>
                <w:rFonts w:cs="Arial"/>
                <w:color w:val="000000"/>
                <w:szCs w:val="20"/>
              </w:rPr>
            </w:pPr>
            <w:r w:rsidRPr="00237F3F">
              <w:rPr>
                <w:rFonts w:cs="Arial"/>
                <w:color w:val="000000"/>
                <w:szCs w:val="20"/>
              </w:rPr>
              <w:t>Case study</w:t>
            </w:r>
          </w:p>
        </w:tc>
        <w:tc>
          <w:tcPr>
            <w:tcW w:w="2680" w:type="dxa"/>
            <w:tcBorders>
              <w:top w:val="single" w:sz="4" w:space="0" w:color="auto"/>
              <w:left w:val="nil"/>
              <w:bottom w:val="single" w:sz="4" w:space="0" w:color="auto"/>
              <w:right w:val="single" w:sz="4" w:space="0" w:color="auto"/>
            </w:tcBorders>
            <w:shd w:val="clear" w:color="auto" w:fill="auto"/>
            <w:noWrap/>
            <w:vAlign w:val="center"/>
            <w:hideMark/>
          </w:tcPr>
          <w:p w14:paraId="35AE9730"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18</w:t>
            </w:r>
          </w:p>
        </w:tc>
      </w:tr>
    </w:tbl>
    <w:p w14:paraId="5C74FCE0" w14:textId="77777777" w:rsidR="004A774F" w:rsidRDefault="004A774F"/>
    <w:tbl>
      <w:tblPr>
        <w:tblW w:w="8720" w:type="dxa"/>
        <w:jc w:val="center"/>
        <w:tblLook w:val="04A0" w:firstRow="1" w:lastRow="0" w:firstColumn="1" w:lastColumn="0" w:noHBand="0" w:noVBand="1"/>
      </w:tblPr>
      <w:tblGrid>
        <w:gridCol w:w="3760"/>
        <w:gridCol w:w="2280"/>
        <w:gridCol w:w="2680"/>
      </w:tblGrid>
      <w:tr w:rsidR="00E56C4B" w:rsidRPr="00237F3F" w14:paraId="733CBAC5" w14:textId="77777777" w:rsidTr="004A774F">
        <w:trPr>
          <w:trHeight w:val="1070"/>
          <w:jc w:val="center"/>
        </w:trPr>
        <w:tc>
          <w:tcPr>
            <w:tcW w:w="37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A82DF1" w14:textId="77777777" w:rsidR="00E56C4B" w:rsidRPr="00237F3F" w:rsidRDefault="00E56C4B" w:rsidP="00A63E9E">
            <w:pPr>
              <w:spacing w:line="240" w:lineRule="auto"/>
              <w:rPr>
                <w:rFonts w:cs="Arial"/>
                <w:color w:val="000000"/>
                <w:szCs w:val="20"/>
              </w:rPr>
            </w:pPr>
            <w:r w:rsidRPr="00237F3F">
              <w:rPr>
                <w:rFonts w:cs="Arial"/>
                <w:color w:val="000000"/>
                <w:szCs w:val="20"/>
              </w:rPr>
              <w:lastRenderedPageBreak/>
              <w:t>Do Maternity Care Coordination Services Encourage Use of Behavioral Health Treatment among Pregnant Women on Medicaid?</w:t>
            </w:r>
            <w:r w:rsidRPr="00237F3F">
              <w:rPr>
                <w:rFonts w:cs="Arial"/>
                <w:color w:val="000000"/>
                <w:szCs w:val="20"/>
              </w:rPr>
              <w:fldChar w:fldCharType="begin"/>
            </w:r>
            <w:r w:rsidRPr="00237F3F">
              <w:rPr>
                <w:rFonts w:cs="Arial"/>
                <w:color w:val="000000"/>
                <w:szCs w:val="20"/>
              </w:rPr>
              <w:instrText xml:space="preserve"> ADDIN ZOTERO_ITEM CSL_CITATION {"citationID":"z65q5Egp","properties":{"formattedCitation":"\\super 39\\nosupersub{}","plainCitation":"39","noteIndex":0},"citationItems":[{"id":4330,"uris":["http://zotero.org/users/4801628/items/69XEIEZT"],"itemData":{"id":4330,"type":"article-journal","abstract":"Objective\nMaternity care coordination (MCC) may provide an opportunity to enhance access to behavioral health treatment services. However, this relationship has not been examined extensively in the empirical literature. This study examines the effect of MCC on use of behavioral health services among perinatal women.\nMethods\nMedicaid claims data from October 2008 to September 2010 were analyzed using linear fixed effects models to investigate the effects of receipt of MCC services on mental health and substance use–related service use among Medicaid-eligible pregnant and postpartum women in North Carolina (n = 7,406).\nResults\nReceipt of MCC is associated with a 20% relative increase in the contemporaneous use of any mental health treatment (within-person change in probability of any mental health visit 0.5% [95% CI, 0.1%–1.0%], or an increase from 8.3% to 8.8%); MCC in the prior month is associated with a 34% relative increase in the number of mental health visits among women who receive MCC (within-person change in the number of visits received 1.7% [95 CI, 0.2%–3.3%], or from 0.44 to 0.46 mental health visits). No relationship was observed between MCC and Medicaid-funded substance use–related treatment services.\nConclusions\nMCC may be an effective way to quickly address perinatal mental health needs and engage low-income women in mental health care. However, currently there may be a lost opportunity within MCC to increase access to substance use–related treatment. Future studies should examine how MCC improves access to mental health care such that the program's ability can be strengthened to identify women with substance use–related disorders and transition them into available care.","container-title":"Women's Health Issues","DOI":"10.1016/j.whi.2017.02.006","ISSN":"1049-3867","issue":"4","journalAbbreviation":"Women's Health Issues","language":"en","page":"449-455","source":"ScienceDirect","title":"Do Maternity Care Coordination Services Encourage Use of Behavioral Health Treatment among Pregnant Women on Medicaid?","volume":"27","author":[{"family":"Shepherd-Banigan","given":"Megan"},{"family":"Domino","given":"Marisa E."},{"family":"Wells","given":"Rebecca"},{"family":"Rutledge","given":"Regina"},{"family":"Hillemeier","given":"Marianne M."},{"family":"Van Houtven","given":"Courtney H."}],"issued":{"date-parts":[["2017",7,1]]}},"label":"page"}],"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39</w:t>
            </w:r>
            <w:r w:rsidRPr="00237F3F">
              <w:rPr>
                <w:rFonts w:cs="Arial"/>
                <w:color w:val="000000"/>
                <w:szCs w:val="20"/>
              </w:rPr>
              <w:fldChar w:fldCharType="end"/>
            </w:r>
          </w:p>
        </w:tc>
        <w:tc>
          <w:tcPr>
            <w:tcW w:w="22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F7447A" w14:textId="77777777" w:rsidR="00E56C4B" w:rsidRPr="00237F3F" w:rsidRDefault="00E56C4B" w:rsidP="00A63E9E">
            <w:pPr>
              <w:spacing w:line="240" w:lineRule="auto"/>
              <w:rPr>
                <w:rFonts w:cs="Arial"/>
                <w:color w:val="000000"/>
                <w:szCs w:val="20"/>
              </w:rPr>
            </w:pPr>
            <w:r w:rsidRPr="00237F3F">
              <w:rPr>
                <w:rFonts w:cs="Arial"/>
                <w:color w:val="000000"/>
                <w:szCs w:val="20"/>
              </w:rPr>
              <w:t>Retrospective</w:t>
            </w:r>
          </w:p>
        </w:tc>
        <w:tc>
          <w:tcPr>
            <w:tcW w:w="2680" w:type="dxa"/>
            <w:tcBorders>
              <w:top w:val="single" w:sz="4" w:space="0" w:color="auto"/>
              <w:left w:val="nil"/>
              <w:bottom w:val="single" w:sz="4" w:space="0" w:color="auto"/>
              <w:right w:val="single" w:sz="4" w:space="0" w:color="auto"/>
            </w:tcBorders>
            <w:shd w:val="clear" w:color="auto" w:fill="auto"/>
            <w:noWrap/>
            <w:vAlign w:val="center"/>
            <w:hideMark/>
          </w:tcPr>
          <w:p w14:paraId="0D0AD291"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17</w:t>
            </w:r>
          </w:p>
        </w:tc>
      </w:tr>
      <w:tr w:rsidR="00E56C4B" w:rsidRPr="00237F3F" w14:paraId="39A51337" w14:textId="77777777" w:rsidTr="00A63E9E">
        <w:trPr>
          <w:trHeight w:val="800"/>
          <w:jc w:val="center"/>
        </w:trPr>
        <w:tc>
          <w:tcPr>
            <w:tcW w:w="3760" w:type="dxa"/>
            <w:tcBorders>
              <w:top w:val="nil"/>
              <w:left w:val="single" w:sz="4" w:space="0" w:color="auto"/>
              <w:bottom w:val="single" w:sz="4" w:space="0" w:color="auto"/>
              <w:right w:val="single" w:sz="4" w:space="0" w:color="auto"/>
            </w:tcBorders>
            <w:shd w:val="clear" w:color="auto" w:fill="auto"/>
            <w:vAlign w:val="center"/>
            <w:hideMark/>
          </w:tcPr>
          <w:p w14:paraId="7BD61D4F" w14:textId="77777777" w:rsidR="00E56C4B" w:rsidRPr="00237F3F" w:rsidRDefault="00E56C4B" w:rsidP="00A63E9E">
            <w:pPr>
              <w:spacing w:line="240" w:lineRule="auto"/>
              <w:rPr>
                <w:rFonts w:cs="Arial"/>
                <w:color w:val="000000"/>
                <w:szCs w:val="20"/>
              </w:rPr>
            </w:pPr>
            <w:r w:rsidRPr="00237F3F">
              <w:rPr>
                <w:rFonts w:cs="Arial"/>
                <w:color w:val="000000"/>
                <w:szCs w:val="20"/>
              </w:rPr>
              <w:t>The effect of integrating substance abuse treatment with prenatal care on birth outcome</w:t>
            </w:r>
            <w:r w:rsidRPr="00237F3F">
              <w:rPr>
                <w:rFonts w:cs="Arial"/>
                <w:color w:val="000000"/>
                <w:szCs w:val="20"/>
              </w:rPr>
              <w:fldChar w:fldCharType="begin"/>
            </w:r>
            <w:r w:rsidRPr="00237F3F">
              <w:rPr>
                <w:rFonts w:cs="Arial"/>
                <w:color w:val="000000"/>
                <w:szCs w:val="20"/>
              </w:rPr>
              <w:instrText xml:space="preserve"> ADDIN ZOTERO_ITEM CSL_CITATION {"citationID":"tAK3amBP","properties":{"formattedCitation":"\\super 40\\nosupersub{}","plainCitation":"40","noteIndex":0},"citationItems":[{"id":4357,"uris":["http://zotero.org/users/4801628/items/9E6XNYZM"],"itemData":{"id":4357,"type":"article-journal","abstract":"To determine whether engaging pregnant substance abusers in an integrated program of prenatal care and substance abuse treatment would improve neonatal outcomes.\nThe subjects were women who voluntarily enrolled in Project Link, an intensive outpatient substance abuse treatment program at Women and Infants Hospital, Providence, RI. A total of 87 women received substance abuse treatment in conjunction with their prenatal care; the comparison group of 87 women received equivalent prenatal care but did not enroll in the substance abuse treatment program until after they delivered. The two groups of women were similar demographically and socioeconomically and had similar substance abuse histories. Univariate and multivariate analyses were performed. The key outcomes were gestational age at delivery, birth weight, preterm delivery, Apgar scores, and neonatal intensive care admission rate. Factors controlled in the multivariate models included demographics, socioeconomic status, parity, and prenatal care.\nInfants born to women who enrolled prenatally were 400 gm heavier (p &lt; 0.001), and their gestational age was 2 weeks longer (p &lt; 0.001) than infants of mothers enrolled postpartum. In addition, they were approximately one-third as likely to be born with a low birth weight (p &lt; 0.01) and approximately one-half as likely to be admitted to the neonatal intensive care unit (p &lt; 0.05).\nNeonatal outcome is significantly improved for infants born to substance abusers who receive substance abuse treatment concurrent with prenatal care compared with infants born to substance abusers who enter treatment postpartum.","container-title":"Journal of Perinatology","DOI":"10.1038/sj.jp.7200357","ISSN":"07438346","issue":"4","language":"English","license":"Copyright Nature Publishing Group Jun 2000","note":"number-of-pages: 219-24\npublisher-place: New York, United States\npublisher: Nature Publishing Group","page":"219-24","source":"ProQuest","title":"The Effect of Integrating Substance Abuse Treatment With Prenatal Care on Birth Outcome","volume":"20","author":[{"family":"Sweeney","given":"Patrick J."},{"family":"Schwartz","given":"Rachel M."},{"family":"Mattis","given":"Noreen G."},{"family":"Vohr","given":"Betty"}],"issued":{"date-parts":[["2000",6]]}}}],"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40</w:t>
            </w:r>
            <w:r w:rsidRPr="00237F3F">
              <w:rPr>
                <w:rFonts w:cs="Arial"/>
                <w:color w:val="000000"/>
                <w:szCs w:val="20"/>
              </w:rPr>
              <w:fldChar w:fldCharType="end"/>
            </w:r>
          </w:p>
        </w:tc>
        <w:tc>
          <w:tcPr>
            <w:tcW w:w="2280" w:type="dxa"/>
            <w:tcBorders>
              <w:top w:val="nil"/>
              <w:left w:val="nil"/>
              <w:bottom w:val="nil"/>
              <w:right w:val="nil"/>
            </w:tcBorders>
            <w:shd w:val="clear" w:color="auto" w:fill="auto"/>
            <w:noWrap/>
            <w:vAlign w:val="center"/>
            <w:hideMark/>
          </w:tcPr>
          <w:p w14:paraId="602F68BE" w14:textId="77777777" w:rsidR="00E56C4B" w:rsidRPr="00237F3F" w:rsidRDefault="00E56C4B" w:rsidP="00A63E9E">
            <w:pPr>
              <w:spacing w:line="240" w:lineRule="auto"/>
              <w:rPr>
                <w:rFonts w:cs="Arial"/>
                <w:color w:val="000000"/>
                <w:szCs w:val="20"/>
              </w:rPr>
            </w:pPr>
            <w:r w:rsidRPr="00237F3F">
              <w:rPr>
                <w:rFonts w:cs="Arial"/>
                <w:color w:val="000000"/>
                <w:szCs w:val="20"/>
              </w:rPr>
              <w:t>Prospective</w:t>
            </w:r>
          </w:p>
        </w:tc>
        <w:tc>
          <w:tcPr>
            <w:tcW w:w="2680" w:type="dxa"/>
            <w:tcBorders>
              <w:top w:val="nil"/>
              <w:left w:val="single" w:sz="4" w:space="0" w:color="auto"/>
              <w:bottom w:val="single" w:sz="4" w:space="0" w:color="auto"/>
              <w:right w:val="single" w:sz="4" w:space="0" w:color="auto"/>
            </w:tcBorders>
            <w:shd w:val="clear" w:color="auto" w:fill="auto"/>
            <w:noWrap/>
            <w:vAlign w:val="center"/>
            <w:hideMark/>
          </w:tcPr>
          <w:p w14:paraId="15D22368"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2000</w:t>
            </w:r>
          </w:p>
        </w:tc>
      </w:tr>
      <w:tr w:rsidR="00E56C4B" w:rsidRPr="00237F3F" w14:paraId="7958EAEF" w14:textId="77777777" w:rsidTr="00A63E9E">
        <w:trPr>
          <w:trHeight w:val="890"/>
          <w:jc w:val="center"/>
        </w:trPr>
        <w:tc>
          <w:tcPr>
            <w:tcW w:w="3760" w:type="dxa"/>
            <w:tcBorders>
              <w:top w:val="nil"/>
              <w:left w:val="single" w:sz="4" w:space="0" w:color="auto"/>
              <w:bottom w:val="single" w:sz="4" w:space="0" w:color="auto"/>
              <w:right w:val="single" w:sz="4" w:space="0" w:color="auto"/>
            </w:tcBorders>
            <w:shd w:val="clear" w:color="auto" w:fill="auto"/>
            <w:vAlign w:val="center"/>
            <w:hideMark/>
          </w:tcPr>
          <w:p w14:paraId="0CDEF4EF" w14:textId="77777777" w:rsidR="00E56C4B" w:rsidRPr="00237F3F" w:rsidRDefault="00E56C4B" w:rsidP="00A63E9E">
            <w:pPr>
              <w:spacing w:line="240" w:lineRule="auto"/>
              <w:rPr>
                <w:rFonts w:cs="Arial"/>
                <w:color w:val="000000"/>
                <w:szCs w:val="20"/>
              </w:rPr>
            </w:pPr>
            <w:r w:rsidRPr="00237F3F">
              <w:rPr>
                <w:rFonts w:cs="Arial"/>
                <w:color w:val="000000"/>
                <w:szCs w:val="20"/>
              </w:rPr>
              <w:t>Role-modeling healthy behavior: peer counseling for pregnant and postpartum women in recovery</w:t>
            </w:r>
            <w:r w:rsidRPr="00237F3F">
              <w:rPr>
                <w:rFonts w:cs="Arial"/>
                <w:color w:val="000000"/>
                <w:szCs w:val="20"/>
              </w:rPr>
              <w:fldChar w:fldCharType="begin"/>
            </w:r>
            <w:r w:rsidRPr="00237F3F">
              <w:rPr>
                <w:rFonts w:cs="Arial"/>
                <w:color w:val="000000"/>
                <w:szCs w:val="20"/>
              </w:rPr>
              <w:instrText xml:space="preserve"> ADDIN ZOTERO_ITEM CSL_CITATION {"citationID":"BGw5VD8N","properties":{"formattedCitation":"\\super 41\\nosupersub{}","plainCitation":"41","noteIndex":0},"citationItems":[{"id":4363,"uris":["http://zotero.org/users/4801628/items/Z5SAXZ2X"],"itemData":{"id":4363,"type":"article-journal","container-title":"Women's Health Issues","DOI":"10.1016/S1049-3867(98)00013-9","ISSN":"1049-3867","issue":"4","journalAbbreviation":"Women's Health Issues","language":"en","page":"230-238","source":"ScienceDirect","title":"Role-modeling healthy behavior: peer counseling for pregnant and postpartum women in recovery","title-short":"Role-modeling healthy behavior","volume":"8","author":[{"family":"Sherman","given":"Barry R."},{"family":"Sanders","given":"Laura M."},{"family":"Yearde","given":"Jeannette"}],"issued":{"date-parts":[["1998",7,1]]}},"label":"page"}],"schema":"https://github.com/citation-style-language/schema/raw/master/csl-citation.json"} </w:instrText>
            </w:r>
            <w:r w:rsidRPr="00237F3F">
              <w:rPr>
                <w:rFonts w:cs="Arial"/>
                <w:color w:val="000000"/>
                <w:szCs w:val="20"/>
              </w:rPr>
              <w:fldChar w:fldCharType="separate"/>
            </w:r>
            <w:r w:rsidRPr="00237F3F">
              <w:rPr>
                <w:rFonts w:cs="Arial"/>
                <w:szCs w:val="20"/>
                <w:vertAlign w:val="superscript"/>
              </w:rPr>
              <w:t>41</w:t>
            </w:r>
            <w:r w:rsidRPr="00237F3F">
              <w:rPr>
                <w:rFonts w:cs="Arial"/>
                <w:color w:val="000000"/>
                <w:szCs w:val="20"/>
              </w:rPr>
              <w:fldChar w:fldCharType="end"/>
            </w:r>
          </w:p>
        </w:tc>
        <w:tc>
          <w:tcPr>
            <w:tcW w:w="22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672108" w14:textId="77777777" w:rsidR="00E56C4B" w:rsidRPr="00237F3F" w:rsidRDefault="00E56C4B" w:rsidP="00A63E9E">
            <w:pPr>
              <w:spacing w:line="240" w:lineRule="auto"/>
              <w:rPr>
                <w:rFonts w:cs="Arial"/>
                <w:color w:val="000000"/>
                <w:szCs w:val="20"/>
              </w:rPr>
            </w:pPr>
            <w:r w:rsidRPr="00237F3F">
              <w:rPr>
                <w:rFonts w:cs="Arial"/>
                <w:color w:val="000000"/>
                <w:szCs w:val="20"/>
              </w:rPr>
              <w:t>Qualitative review</w:t>
            </w:r>
          </w:p>
        </w:tc>
        <w:tc>
          <w:tcPr>
            <w:tcW w:w="2680" w:type="dxa"/>
            <w:tcBorders>
              <w:top w:val="nil"/>
              <w:left w:val="nil"/>
              <w:bottom w:val="single" w:sz="4" w:space="0" w:color="auto"/>
              <w:right w:val="single" w:sz="4" w:space="0" w:color="auto"/>
            </w:tcBorders>
            <w:shd w:val="clear" w:color="auto" w:fill="auto"/>
            <w:noWrap/>
            <w:vAlign w:val="center"/>
            <w:hideMark/>
          </w:tcPr>
          <w:p w14:paraId="6F6B1030" w14:textId="77777777" w:rsidR="00E56C4B" w:rsidRPr="00237F3F" w:rsidRDefault="00E56C4B" w:rsidP="00A63E9E">
            <w:pPr>
              <w:spacing w:line="240" w:lineRule="auto"/>
              <w:jc w:val="center"/>
              <w:rPr>
                <w:rFonts w:cs="Arial"/>
                <w:color w:val="000000"/>
                <w:szCs w:val="20"/>
              </w:rPr>
            </w:pPr>
            <w:r w:rsidRPr="00237F3F">
              <w:rPr>
                <w:rFonts w:cs="Arial"/>
                <w:color w:val="000000"/>
                <w:szCs w:val="20"/>
              </w:rPr>
              <w:t>1998</w:t>
            </w:r>
          </w:p>
        </w:tc>
      </w:tr>
    </w:tbl>
    <w:p w14:paraId="6339C96F" w14:textId="77777777" w:rsidR="00E56C4B" w:rsidRPr="00237F3F" w:rsidRDefault="00E56C4B" w:rsidP="00E56C4B">
      <w:pPr>
        <w:pStyle w:val="NoSpacing"/>
        <w:rPr>
          <w:rFonts w:ascii="Arial" w:hAnsi="Arial"/>
          <w:sz w:val="20"/>
          <w:szCs w:val="20"/>
        </w:rPr>
      </w:pPr>
    </w:p>
    <w:p w14:paraId="3AF195D8" w14:textId="77777777" w:rsidR="00E56C4B" w:rsidRPr="00237F3F" w:rsidRDefault="00E56C4B" w:rsidP="00E56C4B">
      <w:pPr>
        <w:pStyle w:val="NoSpacing"/>
        <w:rPr>
          <w:rFonts w:ascii="Arial" w:hAnsi="Arial"/>
          <w:sz w:val="20"/>
          <w:szCs w:val="20"/>
        </w:rPr>
      </w:pPr>
    </w:p>
    <w:p w14:paraId="610E563C" w14:textId="77777777" w:rsidR="00E56C4B" w:rsidRPr="00237F3F" w:rsidRDefault="00E56C4B" w:rsidP="00E56C4B">
      <w:pPr>
        <w:pStyle w:val="NoSpacing"/>
        <w:rPr>
          <w:rFonts w:ascii="Arial" w:hAnsi="Arial"/>
          <w:sz w:val="20"/>
          <w:szCs w:val="20"/>
        </w:rPr>
      </w:pPr>
      <w:r w:rsidRPr="00237F3F">
        <w:rPr>
          <w:rFonts w:ascii="Arial" w:hAnsi="Arial"/>
          <w:sz w:val="20"/>
          <w:szCs w:val="20"/>
        </w:rPr>
        <w:t>References</w:t>
      </w:r>
    </w:p>
    <w:p w14:paraId="7E0F22AC" w14:textId="77777777" w:rsidR="00E56C4B" w:rsidRPr="00237F3F" w:rsidRDefault="00E56C4B" w:rsidP="00E56C4B">
      <w:pPr>
        <w:pStyle w:val="NoSpacing"/>
        <w:rPr>
          <w:rFonts w:ascii="Arial" w:hAnsi="Arial"/>
          <w:sz w:val="20"/>
          <w:szCs w:val="20"/>
        </w:rPr>
      </w:pPr>
    </w:p>
    <w:p w14:paraId="25B20963" w14:textId="044C26AE" w:rsidR="00E56C4B" w:rsidRPr="00237F3F" w:rsidRDefault="00E56C4B" w:rsidP="00E56C4B">
      <w:pPr>
        <w:pStyle w:val="Bibliography"/>
        <w:rPr>
          <w:rFonts w:cs="Arial"/>
          <w:szCs w:val="20"/>
        </w:rPr>
      </w:pPr>
      <w:r w:rsidRPr="00237F3F">
        <w:rPr>
          <w:rFonts w:cs="Arial"/>
          <w:szCs w:val="20"/>
        </w:rPr>
        <w:fldChar w:fldCharType="begin"/>
      </w:r>
      <w:r w:rsidRPr="00237F3F">
        <w:rPr>
          <w:rFonts w:cs="Arial"/>
          <w:szCs w:val="20"/>
        </w:rPr>
        <w:instrText xml:space="preserve"> ADDIN ZOTERO_BIBL {"uncited":[],"omitted":[],"custom":[]} CSL_BIBLIOGRAPHY </w:instrText>
      </w:r>
      <w:r w:rsidRPr="00237F3F">
        <w:rPr>
          <w:rFonts w:cs="Arial"/>
          <w:szCs w:val="20"/>
        </w:rPr>
        <w:fldChar w:fldCharType="separate"/>
      </w:r>
      <w:r w:rsidRPr="00237F3F">
        <w:rPr>
          <w:rFonts w:cs="Arial"/>
          <w:szCs w:val="20"/>
        </w:rPr>
        <w:t>1.</w:t>
      </w:r>
      <w:r>
        <w:rPr>
          <w:rFonts w:cs="Arial"/>
          <w:szCs w:val="20"/>
        </w:rPr>
        <w:t xml:space="preserve"> </w:t>
      </w:r>
      <w:r w:rsidRPr="00237F3F">
        <w:rPr>
          <w:rFonts w:cs="Arial"/>
          <w:szCs w:val="20"/>
        </w:rPr>
        <w:t>Rizk AH, Simonsen SE, Roberts L, Taylor</w:t>
      </w:r>
      <w:r w:rsidRPr="00237F3F">
        <w:rPr>
          <w:rFonts w:ascii="Cambria Math" w:hAnsi="Cambria Math" w:cs="Cambria Math"/>
          <w:szCs w:val="20"/>
        </w:rPr>
        <w:t>‐</w:t>
      </w:r>
      <w:r w:rsidRPr="00237F3F">
        <w:rPr>
          <w:rFonts w:cs="Arial"/>
          <w:szCs w:val="20"/>
        </w:rPr>
        <w:t xml:space="preserve">Swanson L, Lemoine JB, Smid M. Maternity Care for Pregnant Women with Opioid Use Disorder: A Review. </w:t>
      </w:r>
      <w:r w:rsidRPr="00237F3F">
        <w:rPr>
          <w:rFonts w:cs="Arial"/>
          <w:i/>
          <w:iCs/>
          <w:szCs w:val="20"/>
        </w:rPr>
        <w:t>J Midwifery Womens Health</w:t>
      </w:r>
      <w:r w:rsidRPr="00237F3F">
        <w:rPr>
          <w:rFonts w:cs="Arial"/>
          <w:szCs w:val="20"/>
        </w:rPr>
        <w:t>. 2019;64(5):532-544. doi:10.1111/jmwh.13019</w:t>
      </w:r>
    </w:p>
    <w:p w14:paraId="3A1ED9D5" w14:textId="0D109A3A" w:rsidR="00E56C4B" w:rsidRPr="00237F3F" w:rsidRDefault="00E56C4B" w:rsidP="00E56C4B">
      <w:pPr>
        <w:pStyle w:val="Bibliography"/>
        <w:rPr>
          <w:rFonts w:cs="Arial"/>
          <w:szCs w:val="20"/>
        </w:rPr>
      </w:pPr>
      <w:r w:rsidRPr="00237F3F">
        <w:rPr>
          <w:rFonts w:cs="Arial"/>
          <w:szCs w:val="20"/>
        </w:rPr>
        <w:t>2.</w:t>
      </w:r>
      <w:r>
        <w:rPr>
          <w:rFonts w:cs="Arial"/>
          <w:szCs w:val="20"/>
        </w:rPr>
        <w:t xml:space="preserve"> </w:t>
      </w:r>
      <w:r w:rsidRPr="00237F3F">
        <w:rPr>
          <w:rFonts w:cs="Arial"/>
          <w:szCs w:val="20"/>
        </w:rPr>
        <w:t xml:space="preserve">Schiff DM, Nielsen TC, Hoeppner BB, et al. Methadone and buprenorphine discontinuation among postpartum women with opioid use disorder. </w:t>
      </w:r>
      <w:r w:rsidRPr="00237F3F">
        <w:rPr>
          <w:rFonts w:cs="Arial"/>
          <w:i/>
          <w:iCs/>
          <w:szCs w:val="20"/>
        </w:rPr>
        <w:t>Am J Obstet Gynecol</w:t>
      </w:r>
      <w:r w:rsidRPr="00237F3F">
        <w:rPr>
          <w:rFonts w:cs="Arial"/>
          <w:szCs w:val="20"/>
        </w:rPr>
        <w:t>. 2021;225(4):424.e1-424.e12. doi:10.1016/j.ajog.2021.04.210</w:t>
      </w:r>
    </w:p>
    <w:p w14:paraId="4C978311" w14:textId="04C56F83" w:rsidR="00E56C4B" w:rsidRPr="00237F3F" w:rsidRDefault="00E56C4B" w:rsidP="00E56C4B">
      <w:pPr>
        <w:pStyle w:val="Bibliography"/>
        <w:rPr>
          <w:rFonts w:cs="Arial"/>
          <w:szCs w:val="20"/>
        </w:rPr>
      </w:pPr>
      <w:r w:rsidRPr="00237F3F">
        <w:rPr>
          <w:rFonts w:cs="Arial"/>
          <w:szCs w:val="20"/>
        </w:rPr>
        <w:t>3.</w:t>
      </w:r>
      <w:r>
        <w:rPr>
          <w:rFonts w:cs="Arial"/>
          <w:szCs w:val="20"/>
        </w:rPr>
        <w:t xml:space="preserve"> </w:t>
      </w:r>
      <w:r w:rsidRPr="00237F3F">
        <w:rPr>
          <w:rFonts w:cs="Arial"/>
          <w:szCs w:val="20"/>
        </w:rPr>
        <w:t xml:space="preserve">Shadowen H, Violante S, Gataric A, Goulding AN, Martin CE. Psychiatric comorbidities and their treatment predict buprenorphine continuation among postpartum people with opioid use disorder. </w:t>
      </w:r>
      <w:r w:rsidRPr="00237F3F">
        <w:rPr>
          <w:rFonts w:cs="Arial"/>
          <w:i/>
          <w:iCs/>
          <w:szCs w:val="20"/>
        </w:rPr>
        <w:t>Drug Alcohol Depend Rep</w:t>
      </w:r>
      <w:r w:rsidRPr="00237F3F">
        <w:rPr>
          <w:rFonts w:cs="Arial"/>
          <w:szCs w:val="20"/>
        </w:rPr>
        <w:t>. 2022;5:100121. doi:10.1016/j.dadr.2022.100121</w:t>
      </w:r>
    </w:p>
    <w:p w14:paraId="6B8BEFFA" w14:textId="53F95723" w:rsidR="00E56C4B" w:rsidRPr="00237F3F" w:rsidRDefault="00E56C4B" w:rsidP="00E56C4B">
      <w:pPr>
        <w:pStyle w:val="Bibliography"/>
        <w:rPr>
          <w:rFonts w:cs="Arial"/>
          <w:szCs w:val="20"/>
        </w:rPr>
      </w:pPr>
      <w:r w:rsidRPr="00237F3F">
        <w:rPr>
          <w:rFonts w:cs="Arial"/>
          <w:szCs w:val="20"/>
        </w:rPr>
        <w:t>4.</w:t>
      </w:r>
      <w:r>
        <w:rPr>
          <w:rFonts w:cs="Arial"/>
          <w:szCs w:val="20"/>
        </w:rPr>
        <w:t xml:space="preserve"> </w:t>
      </w:r>
      <w:r w:rsidRPr="00237F3F">
        <w:rPr>
          <w:rFonts w:cs="Arial"/>
          <w:szCs w:val="20"/>
        </w:rPr>
        <w:t xml:space="preserve">Galvin SL, Ramage M, Mazure E, Coulson CC. The association of cannabis use late in pregnancy with engagement and retention in perinatal substance use disorder care for opioid use disorder: A cohort comparison. </w:t>
      </w:r>
      <w:r w:rsidRPr="00237F3F">
        <w:rPr>
          <w:rFonts w:cs="Arial"/>
          <w:i/>
          <w:iCs/>
          <w:szCs w:val="20"/>
        </w:rPr>
        <w:t>J Subst Abuse Treat</w:t>
      </w:r>
      <w:r w:rsidRPr="00237F3F">
        <w:rPr>
          <w:rFonts w:cs="Arial"/>
          <w:szCs w:val="20"/>
        </w:rPr>
        <w:t>. 2020;117. doi:10.1016/j.jsat.2020.108098</w:t>
      </w:r>
    </w:p>
    <w:p w14:paraId="72822AA0" w14:textId="5E83FF5D" w:rsidR="00E56C4B" w:rsidRPr="00237F3F" w:rsidRDefault="00E56C4B" w:rsidP="00E56C4B">
      <w:pPr>
        <w:pStyle w:val="Bibliography"/>
        <w:rPr>
          <w:rFonts w:cs="Arial"/>
          <w:szCs w:val="20"/>
        </w:rPr>
      </w:pPr>
      <w:r w:rsidRPr="00237F3F">
        <w:rPr>
          <w:rFonts w:cs="Arial"/>
          <w:szCs w:val="20"/>
        </w:rPr>
        <w:t>5.</w:t>
      </w:r>
      <w:r>
        <w:rPr>
          <w:rFonts w:cs="Arial"/>
          <w:szCs w:val="20"/>
        </w:rPr>
        <w:t xml:space="preserve"> </w:t>
      </w:r>
      <w:r w:rsidRPr="00237F3F">
        <w:rPr>
          <w:rFonts w:cs="Arial"/>
          <w:szCs w:val="20"/>
        </w:rPr>
        <w:t xml:space="preserve">Austin AE, Naumann RB, Simmons E. Association of State Child Abuse Policies and Mandated Reporting Policies With Prenatal and Postpartum Care Among Women Who Engaged in Substance Use During Pregnancy. </w:t>
      </w:r>
      <w:r w:rsidRPr="00237F3F">
        <w:rPr>
          <w:rFonts w:cs="Arial"/>
          <w:i/>
          <w:iCs/>
          <w:szCs w:val="20"/>
        </w:rPr>
        <w:t>JAMA Pediatr</w:t>
      </w:r>
      <w:r w:rsidRPr="00237F3F">
        <w:rPr>
          <w:rFonts w:cs="Arial"/>
          <w:szCs w:val="20"/>
        </w:rPr>
        <w:t>. 2022;176(11):1123. doi:10.1001/jamapediatrics.2022.3396</w:t>
      </w:r>
    </w:p>
    <w:p w14:paraId="06AA300B" w14:textId="36627433" w:rsidR="00E56C4B" w:rsidRPr="00237F3F" w:rsidRDefault="00E56C4B" w:rsidP="00E56C4B">
      <w:pPr>
        <w:pStyle w:val="Bibliography"/>
        <w:rPr>
          <w:rFonts w:cs="Arial"/>
          <w:szCs w:val="20"/>
        </w:rPr>
      </w:pPr>
      <w:r w:rsidRPr="00237F3F">
        <w:rPr>
          <w:rFonts w:cs="Arial"/>
          <w:szCs w:val="20"/>
        </w:rPr>
        <w:t>6.</w:t>
      </w:r>
      <w:r>
        <w:rPr>
          <w:rFonts w:cs="Arial"/>
          <w:szCs w:val="20"/>
        </w:rPr>
        <w:t xml:space="preserve"> </w:t>
      </w:r>
      <w:r w:rsidRPr="00237F3F">
        <w:rPr>
          <w:rFonts w:cs="Arial"/>
          <w:szCs w:val="20"/>
        </w:rPr>
        <w:t xml:space="preserve">Ellis JD, Cairncross M, Struble CA, Carr MM, Ledgerwood DM, Lundahl LH. Correlates of Treatment Retention and Opioid Misuse Among Postpartum Women in Methadone Treatment. </w:t>
      </w:r>
      <w:r w:rsidRPr="00237F3F">
        <w:rPr>
          <w:rFonts w:cs="Arial"/>
          <w:i/>
          <w:iCs/>
          <w:szCs w:val="20"/>
        </w:rPr>
        <w:t>J Addict Med</w:t>
      </w:r>
      <w:r w:rsidRPr="00237F3F">
        <w:rPr>
          <w:rFonts w:cs="Arial"/>
          <w:szCs w:val="20"/>
        </w:rPr>
        <w:t>. 2019;13(2):153-158. doi:10.1097/ADM.0000000000000467</w:t>
      </w:r>
    </w:p>
    <w:p w14:paraId="4A01C979" w14:textId="79DD33F9" w:rsidR="00E56C4B" w:rsidRPr="00237F3F" w:rsidRDefault="00E56C4B" w:rsidP="00E56C4B">
      <w:pPr>
        <w:pStyle w:val="Bibliography"/>
        <w:rPr>
          <w:rFonts w:cs="Arial"/>
          <w:szCs w:val="20"/>
        </w:rPr>
      </w:pPr>
      <w:r w:rsidRPr="00237F3F">
        <w:rPr>
          <w:rFonts w:cs="Arial"/>
          <w:szCs w:val="20"/>
        </w:rPr>
        <w:lastRenderedPageBreak/>
        <w:t>7.</w:t>
      </w:r>
      <w:r>
        <w:rPr>
          <w:rFonts w:cs="Arial"/>
          <w:szCs w:val="20"/>
        </w:rPr>
        <w:t xml:space="preserve"> </w:t>
      </w:r>
      <w:r w:rsidRPr="00237F3F">
        <w:rPr>
          <w:rFonts w:cs="Arial"/>
          <w:szCs w:val="20"/>
        </w:rPr>
        <w:t xml:space="preserve">Nielsen T, Bernson D, Terplan M, et al. Maternal and infant characteristics associated with maternal opioid overdose in the year following delivery. </w:t>
      </w:r>
      <w:r w:rsidRPr="00237F3F">
        <w:rPr>
          <w:rFonts w:cs="Arial"/>
          <w:i/>
          <w:iCs/>
          <w:szCs w:val="20"/>
        </w:rPr>
        <w:t>Addiction</w:t>
      </w:r>
      <w:r w:rsidRPr="00237F3F">
        <w:rPr>
          <w:rFonts w:cs="Arial"/>
          <w:szCs w:val="20"/>
        </w:rPr>
        <w:t>. 2020;115(2):291-301. doi:10.1111/add.14825</w:t>
      </w:r>
    </w:p>
    <w:p w14:paraId="419AF8A1" w14:textId="5FD35FAB" w:rsidR="00E56C4B" w:rsidRPr="00237F3F" w:rsidRDefault="00E56C4B" w:rsidP="00E56C4B">
      <w:pPr>
        <w:pStyle w:val="Bibliography"/>
        <w:rPr>
          <w:rFonts w:cs="Arial"/>
          <w:szCs w:val="20"/>
        </w:rPr>
      </w:pPr>
      <w:r w:rsidRPr="00237F3F">
        <w:rPr>
          <w:rFonts w:cs="Arial"/>
          <w:szCs w:val="20"/>
        </w:rPr>
        <w:t>8.</w:t>
      </w:r>
      <w:r>
        <w:rPr>
          <w:rFonts w:cs="Arial"/>
          <w:szCs w:val="20"/>
        </w:rPr>
        <w:t xml:space="preserve"> </w:t>
      </w:r>
      <w:r w:rsidRPr="00237F3F">
        <w:rPr>
          <w:rFonts w:cs="Arial"/>
          <w:szCs w:val="20"/>
        </w:rPr>
        <w:t>The Lived Experience of Postpartum Women Attending Outpatient Substance Treatment for Opioid or Heroin Use - Proulx - 2021 - Journal of Midwifery &amp;amp; Women’s Health - Wiley Online Library. Accessed February 1, 2023. https://onlinelibrary.wiley.com/doi/10.1111/jmwh.13165</w:t>
      </w:r>
    </w:p>
    <w:p w14:paraId="714111E0" w14:textId="7B860295" w:rsidR="00E56C4B" w:rsidRPr="00237F3F" w:rsidRDefault="00E56C4B" w:rsidP="00E56C4B">
      <w:pPr>
        <w:pStyle w:val="Bibliography"/>
        <w:rPr>
          <w:rFonts w:cs="Arial"/>
          <w:szCs w:val="20"/>
        </w:rPr>
      </w:pPr>
      <w:r w:rsidRPr="00237F3F">
        <w:rPr>
          <w:rFonts w:cs="Arial"/>
          <w:szCs w:val="20"/>
        </w:rPr>
        <w:t>9.</w:t>
      </w:r>
      <w:r>
        <w:rPr>
          <w:rFonts w:cs="Arial"/>
          <w:szCs w:val="20"/>
        </w:rPr>
        <w:t xml:space="preserve"> </w:t>
      </w:r>
      <w:r w:rsidRPr="00237F3F">
        <w:rPr>
          <w:rFonts w:cs="Arial"/>
          <w:szCs w:val="20"/>
        </w:rPr>
        <w:t xml:space="preserve">Altman MR, Busse M, Kim J, Ervin A, Unite M, Kantrowitz-Gordon I. Community-led Priority Setting for Opioid Use Disorder in Pregnancy and Parenting. </w:t>
      </w:r>
      <w:r w:rsidRPr="00237F3F">
        <w:rPr>
          <w:rFonts w:cs="Arial"/>
          <w:i/>
          <w:iCs/>
          <w:szCs w:val="20"/>
        </w:rPr>
        <w:t>J Addict Med</w:t>
      </w:r>
      <w:r w:rsidRPr="00237F3F">
        <w:rPr>
          <w:rFonts w:cs="Arial"/>
          <w:szCs w:val="20"/>
        </w:rPr>
        <w:t>. 2021;15(5):414-420. doi:10.1097/ADM.0000000000000783</w:t>
      </w:r>
    </w:p>
    <w:p w14:paraId="6857B2F6" w14:textId="3731DC5B" w:rsidR="00E56C4B" w:rsidRPr="00237F3F" w:rsidRDefault="00E56C4B" w:rsidP="00E56C4B">
      <w:pPr>
        <w:pStyle w:val="Bibliography"/>
        <w:rPr>
          <w:rFonts w:cs="Arial"/>
          <w:szCs w:val="20"/>
        </w:rPr>
      </w:pPr>
      <w:r w:rsidRPr="00237F3F">
        <w:rPr>
          <w:rFonts w:cs="Arial"/>
          <w:szCs w:val="20"/>
        </w:rPr>
        <w:t>10.</w:t>
      </w:r>
      <w:r>
        <w:rPr>
          <w:rFonts w:cs="Arial"/>
          <w:szCs w:val="20"/>
        </w:rPr>
        <w:t xml:space="preserve"> </w:t>
      </w:r>
      <w:r w:rsidRPr="00237F3F">
        <w:rPr>
          <w:rFonts w:cs="Arial"/>
          <w:szCs w:val="20"/>
        </w:rPr>
        <w:t xml:space="preserve">Gruß I, Firemark A, Davidson A. Motherhood, substance use and peer support: Benefits of an integrated group program for pregnant and postpartum women. </w:t>
      </w:r>
      <w:r w:rsidRPr="00237F3F">
        <w:rPr>
          <w:rFonts w:cs="Arial"/>
          <w:i/>
          <w:iCs/>
          <w:szCs w:val="20"/>
        </w:rPr>
        <w:t>J Subst Abuse Treat</w:t>
      </w:r>
      <w:r w:rsidRPr="00237F3F">
        <w:rPr>
          <w:rFonts w:cs="Arial"/>
          <w:szCs w:val="20"/>
        </w:rPr>
        <w:t>. 2021;131:108450. doi:10.1016/j.jsat.2021.108450</w:t>
      </w:r>
    </w:p>
    <w:p w14:paraId="0779797D" w14:textId="2CAEEB03" w:rsidR="00E56C4B" w:rsidRPr="00237F3F" w:rsidRDefault="00E56C4B" w:rsidP="00E56C4B">
      <w:pPr>
        <w:pStyle w:val="Bibliography"/>
        <w:rPr>
          <w:rFonts w:cs="Arial"/>
          <w:szCs w:val="20"/>
        </w:rPr>
      </w:pPr>
      <w:r w:rsidRPr="00237F3F">
        <w:rPr>
          <w:rFonts w:cs="Arial"/>
          <w:szCs w:val="20"/>
        </w:rPr>
        <w:t>11.</w:t>
      </w:r>
      <w:r>
        <w:rPr>
          <w:rFonts w:cs="Arial"/>
          <w:szCs w:val="20"/>
        </w:rPr>
        <w:t xml:space="preserve"> </w:t>
      </w:r>
      <w:r w:rsidRPr="00237F3F">
        <w:rPr>
          <w:rFonts w:cs="Arial"/>
          <w:szCs w:val="20"/>
        </w:rPr>
        <w:t xml:space="preserve">Busse MM, Kim J, Unite M, Kantrowitz-Gordon I, Altman MR. Nurses’ Priorities for Improving Pregnancy and Birth Care for Individuals with Opioid use Disorder. </w:t>
      </w:r>
      <w:r w:rsidRPr="00237F3F">
        <w:rPr>
          <w:rFonts w:cs="Arial"/>
          <w:i/>
          <w:iCs/>
          <w:szCs w:val="20"/>
        </w:rPr>
        <w:t>J Midwifery Womens Health</w:t>
      </w:r>
      <w:r w:rsidRPr="00237F3F">
        <w:rPr>
          <w:rFonts w:cs="Arial"/>
          <w:szCs w:val="20"/>
        </w:rPr>
        <w:t>. 2021;66(5):656-663. doi:10.1111/jmwh.13267</w:t>
      </w:r>
    </w:p>
    <w:p w14:paraId="5A365606" w14:textId="5331845C" w:rsidR="00E56C4B" w:rsidRPr="00237F3F" w:rsidRDefault="00E56C4B" w:rsidP="00E56C4B">
      <w:pPr>
        <w:pStyle w:val="Bibliography"/>
        <w:rPr>
          <w:rFonts w:cs="Arial"/>
          <w:szCs w:val="20"/>
        </w:rPr>
      </w:pPr>
      <w:r w:rsidRPr="00237F3F">
        <w:rPr>
          <w:rFonts w:cs="Arial"/>
          <w:szCs w:val="20"/>
        </w:rPr>
        <w:t>12.</w:t>
      </w:r>
      <w:r w:rsidR="00DC36F3">
        <w:rPr>
          <w:rFonts w:cs="Arial"/>
          <w:szCs w:val="20"/>
        </w:rPr>
        <w:t xml:space="preserve"> </w:t>
      </w:r>
      <w:r w:rsidRPr="00237F3F">
        <w:rPr>
          <w:rFonts w:cs="Arial"/>
          <w:szCs w:val="20"/>
        </w:rPr>
        <w:t xml:space="preserve">Peacock-Chambers E, Paterno MT, Kiely D, Fioroni T, Byatt N, Friedmann PD. Engagement in perinatal outpatient services among women in recovery from opioid use disorders. </w:t>
      </w:r>
      <w:r w:rsidRPr="00237F3F">
        <w:rPr>
          <w:rFonts w:cs="Arial"/>
          <w:i/>
          <w:iCs/>
          <w:szCs w:val="20"/>
        </w:rPr>
        <w:t>Subst Abuse</w:t>
      </w:r>
      <w:r w:rsidRPr="00237F3F">
        <w:rPr>
          <w:rFonts w:cs="Arial"/>
          <w:szCs w:val="20"/>
        </w:rPr>
        <w:t>. 2021;42(4):1022-1029. doi:10.1080/08897077.2021.1904091</w:t>
      </w:r>
    </w:p>
    <w:p w14:paraId="718F050F" w14:textId="469D756A" w:rsidR="00E56C4B" w:rsidRPr="00237F3F" w:rsidRDefault="00E56C4B" w:rsidP="00E56C4B">
      <w:pPr>
        <w:pStyle w:val="Bibliography"/>
        <w:rPr>
          <w:rFonts w:cs="Arial"/>
          <w:szCs w:val="20"/>
        </w:rPr>
      </w:pPr>
      <w:r w:rsidRPr="00237F3F">
        <w:rPr>
          <w:rFonts w:cs="Arial"/>
          <w:szCs w:val="20"/>
        </w:rPr>
        <w:t>13.</w:t>
      </w:r>
      <w:r w:rsidR="00DC36F3">
        <w:rPr>
          <w:rFonts w:cs="Arial"/>
          <w:szCs w:val="20"/>
        </w:rPr>
        <w:t xml:space="preserve"> </w:t>
      </w:r>
      <w:r w:rsidRPr="00237F3F">
        <w:rPr>
          <w:rFonts w:cs="Arial"/>
          <w:szCs w:val="20"/>
        </w:rPr>
        <w:t xml:space="preserve">Schiff DM, Work EC, Muftu S, et al. “You have to take this medication, but then you get punished for taking it:” lack of agency, choice, and fear of medications to treat opioid use disorder across the perinatal period. </w:t>
      </w:r>
      <w:r w:rsidRPr="00237F3F">
        <w:rPr>
          <w:rFonts w:cs="Arial"/>
          <w:i/>
          <w:iCs/>
          <w:szCs w:val="20"/>
        </w:rPr>
        <w:t>J Subst Abuse Treat</w:t>
      </w:r>
      <w:r w:rsidRPr="00237F3F">
        <w:rPr>
          <w:rFonts w:cs="Arial"/>
          <w:szCs w:val="20"/>
        </w:rPr>
        <w:t>. 2022;139:108765. doi:10.1016/j.jsat.2022.108765</w:t>
      </w:r>
    </w:p>
    <w:p w14:paraId="16C20B56" w14:textId="45A645E4" w:rsidR="00E56C4B" w:rsidRPr="00237F3F" w:rsidRDefault="00E56C4B" w:rsidP="00E56C4B">
      <w:pPr>
        <w:pStyle w:val="Bibliography"/>
        <w:rPr>
          <w:rFonts w:cs="Arial"/>
          <w:szCs w:val="20"/>
        </w:rPr>
      </w:pPr>
      <w:r w:rsidRPr="00237F3F">
        <w:rPr>
          <w:rFonts w:cs="Arial"/>
          <w:szCs w:val="20"/>
        </w:rPr>
        <w:t>14.</w:t>
      </w:r>
      <w:r w:rsidR="00DC36F3">
        <w:rPr>
          <w:rFonts w:cs="Arial"/>
          <w:szCs w:val="20"/>
        </w:rPr>
        <w:t xml:space="preserve"> </w:t>
      </w:r>
      <w:r w:rsidRPr="00237F3F">
        <w:rPr>
          <w:rFonts w:cs="Arial"/>
          <w:szCs w:val="20"/>
        </w:rPr>
        <w:t xml:space="preserve">Mattocks KM, Clark R, Weinreb L. Initiation and Engagement with Methadone Treatment among Pregnant and Postpartum Women. </w:t>
      </w:r>
      <w:r w:rsidRPr="00237F3F">
        <w:rPr>
          <w:rFonts w:cs="Arial"/>
          <w:i/>
          <w:iCs/>
          <w:szCs w:val="20"/>
        </w:rPr>
        <w:t>Womens Health Issues</w:t>
      </w:r>
      <w:r w:rsidRPr="00237F3F">
        <w:rPr>
          <w:rFonts w:cs="Arial"/>
          <w:szCs w:val="20"/>
        </w:rPr>
        <w:t>. 2017;27(6):646-651. doi:10.1016/j.whi.2017.05.002</w:t>
      </w:r>
    </w:p>
    <w:p w14:paraId="2D399186" w14:textId="05B5745D" w:rsidR="00E56C4B" w:rsidRPr="00237F3F" w:rsidRDefault="00E56C4B" w:rsidP="00E56C4B">
      <w:pPr>
        <w:pStyle w:val="Bibliography"/>
        <w:rPr>
          <w:rFonts w:cs="Arial"/>
          <w:szCs w:val="20"/>
        </w:rPr>
      </w:pPr>
      <w:r w:rsidRPr="00237F3F">
        <w:rPr>
          <w:rFonts w:cs="Arial"/>
          <w:szCs w:val="20"/>
        </w:rPr>
        <w:lastRenderedPageBreak/>
        <w:t>15.</w:t>
      </w:r>
      <w:r w:rsidR="00DC36F3">
        <w:rPr>
          <w:rFonts w:cs="Arial"/>
          <w:szCs w:val="20"/>
        </w:rPr>
        <w:t xml:space="preserve"> </w:t>
      </w:r>
      <w:r w:rsidRPr="00237F3F">
        <w:rPr>
          <w:rFonts w:cs="Arial"/>
          <w:szCs w:val="20"/>
        </w:rPr>
        <w:t xml:space="preserve">Adams ZM, Ginapp CM, Price CR, et al. “A good mother”: Impact of motherhood identity on women’s substance use and engagement in treatment across the lifespan. </w:t>
      </w:r>
      <w:r w:rsidRPr="00237F3F">
        <w:rPr>
          <w:rFonts w:cs="Arial"/>
          <w:i/>
          <w:iCs/>
          <w:szCs w:val="20"/>
        </w:rPr>
        <w:t>J Subst Abuse Treat</w:t>
      </w:r>
      <w:r w:rsidRPr="00237F3F">
        <w:rPr>
          <w:rFonts w:cs="Arial"/>
          <w:szCs w:val="20"/>
        </w:rPr>
        <w:t>. 2021;130:108474. doi:10.1016/j.jsat.2021.108474</w:t>
      </w:r>
    </w:p>
    <w:p w14:paraId="14908CC3" w14:textId="3D3BEBBB" w:rsidR="00E56C4B" w:rsidRPr="00237F3F" w:rsidRDefault="00E56C4B" w:rsidP="00E56C4B">
      <w:pPr>
        <w:pStyle w:val="Bibliography"/>
        <w:rPr>
          <w:rFonts w:cs="Arial"/>
          <w:szCs w:val="20"/>
        </w:rPr>
      </w:pPr>
      <w:r w:rsidRPr="00237F3F">
        <w:rPr>
          <w:rFonts w:cs="Arial"/>
          <w:szCs w:val="20"/>
        </w:rPr>
        <w:t>16.</w:t>
      </w:r>
      <w:r w:rsidR="00DC36F3">
        <w:rPr>
          <w:rFonts w:cs="Arial"/>
          <w:szCs w:val="20"/>
        </w:rPr>
        <w:t xml:space="preserve"> </w:t>
      </w:r>
      <w:r w:rsidRPr="00237F3F">
        <w:rPr>
          <w:rFonts w:cs="Arial"/>
          <w:szCs w:val="20"/>
        </w:rPr>
        <w:t xml:space="preserve">Peacock-Chambers E, Feinberg E, Senn-McNally M, et al. Engagement in Early Intervention Services Among Mothers in Recovery From Opioid Use Disorders. </w:t>
      </w:r>
      <w:r w:rsidRPr="00237F3F">
        <w:rPr>
          <w:rFonts w:cs="Arial"/>
          <w:i/>
          <w:iCs/>
          <w:szCs w:val="20"/>
        </w:rPr>
        <w:t>Pediatrics</w:t>
      </w:r>
      <w:r w:rsidRPr="00237F3F">
        <w:rPr>
          <w:rFonts w:cs="Arial"/>
          <w:szCs w:val="20"/>
        </w:rPr>
        <w:t>. 2020;145(2). doi:10.1542/peds.2019-1957</w:t>
      </w:r>
    </w:p>
    <w:p w14:paraId="0874C878" w14:textId="1731BB11" w:rsidR="00E56C4B" w:rsidRPr="00237F3F" w:rsidRDefault="00E56C4B" w:rsidP="00E56C4B">
      <w:pPr>
        <w:pStyle w:val="Bibliography"/>
        <w:rPr>
          <w:rFonts w:cs="Arial"/>
          <w:szCs w:val="20"/>
        </w:rPr>
      </w:pPr>
      <w:r w:rsidRPr="00237F3F">
        <w:rPr>
          <w:rFonts w:cs="Arial"/>
          <w:szCs w:val="20"/>
        </w:rPr>
        <w:t>17.</w:t>
      </w:r>
      <w:r w:rsidR="00DC36F3">
        <w:rPr>
          <w:rFonts w:cs="Arial"/>
          <w:szCs w:val="20"/>
        </w:rPr>
        <w:t xml:space="preserve"> </w:t>
      </w:r>
      <w:r w:rsidRPr="00237F3F">
        <w:rPr>
          <w:rFonts w:cs="Arial"/>
          <w:szCs w:val="20"/>
        </w:rPr>
        <w:t xml:space="preserve">Mattson NM, Ohlendorf JM. Engagement in Online Communities by New Mothers in Recovery from Opioid Use Disorder. </w:t>
      </w:r>
      <w:r w:rsidRPr="00237F3F">
        <w:rPr>
          <w:rFonts w:cs="Arial"/>
          <w:i/>
          <w:iCs/>
          <w:szCs w:val="20"/>
        </w:rPr>
        <w:t>MCN Am J Matern Child Nurs</w:t>
      </w:r>
      <w:r w:rsidRPr="00237F3F">
        <w:rPr>
          <w:rFonts w:cs="Arial"/>
          <w:szCs w:val="20"/>
        </w:rPr>
        <w:t>. 2023;48(2):82-87. doi:10.1097/NMC.0000000000000893</w:t>
      </w:r>
    </w:p>
    <w:p w14:paraId="033B5CD8" w14:textId="502C436D" w:rsidR="00E56C4B" w:rsidRPr="00237F3F" w:rsidRDefault="00E56C4B" w:rsidP="00E56C4B">
      <w:pPr>
        <w:pStyle w:val="Bibliography"/>
        <w:rPr>
          <w:rFonts w:cs="Arial"/>
          <w:szCs w:val="20"/>
        </w:rPr>
      </w:pPr>
      <w:r w:rsidRPr="00237F3F">
        <w:rPr>
          <w:rFonts w:cs="Arial"/>
          <w:szCs w:val="20"/>
        </w:rPr>
        <w:t>18.</w:t>
      </w:r>
      <w:r w:rsidR="00DC36F3">
        <w:rPr>
          <w:rFonts w:cs="Arial"/>
          <w:szCs w:val="20"/>
        </w:rPr>
        <w:t xml:space="preserve"> </w:t>
      </w:r>
      <w:r w:rsidRPr="00237F3F">
        <w:rPr>
          <w:rFonts w:cs="Arial"/>
          <w:szCs w:val="20"/>
        </w:rPr>
        <w:t xml:space="preserve">Goodman DJ, Saunders EC, Wolff KB. In their own words: a qualitative study of factors promoting resilience and recovery among postpartum women with opioid use disorders. </w:t>
      </w:r>
      <w:r w:rsidRPr="00237F3F">
        <w:rPr>
          <w:rFonts w:cs="Arial"/>
          <w:i/>
          <w:iCs/>
          <w:szCs w:val="20"/>
        </w:rPr>
        <w:t>BMC Pregnancy Childbirth</w:t>
      </w:r>
      <w:r w:rsidRPr="00237F3F">
        <w:rPr>
          <w:rFonts w:cs="Arial"/>
          <w:szCs w:val="20"/>
        </w:rPr>
        <w:t>. 2020;20:1-10. doi:10.1186/s12884-020-02872-5</w:t>
      </w:r>
    </w:p>
    <w:p w14:paraId="17657541" w14:textId="28A40DC1" w:rsidR="00E56C4B" w:rsidRPr="00237F3F" w:rsidRDefault="00E56C4B" w:rsidP="00E56C4B">
      <w:pPr>
        <w:pStyle w:val="Bibliography"/>
        <w:rPr>
          <w:rFonts w:cs="Arial"/>
          <w:szCs w:val="20"/>
        </w:rPr>
      </w:pPr>
      <w:r w:rsidRPr="00237F3F">
        <w:rPr>
          <w:rFonts w:cs="Arial"/>
          <w:szCs w:val="20"/>
        </w:rPr>
        <w:t>19.</w:t>
      </w:r>
      <w:r w:rsidR="00DC36F3">
        <w:rPr>
          <w:rFonts w:cs="Arial"/>
          <w:szCs w:val="20"/>
        </w:rPr>
        <w:t xml:space="preserve"> </w:t>
      </w:r>
      <w:r w:rsidRPr="00237F3F">
        <w:rPr>
          <w:rFonts w:cs="Arial"/>
          <w:szCs w:val="20"/>
        </w:rPr>
        <w:t xml:space="preserve">Gray J, Saia K, Walley AY. 28-year-old Woman With Opioid Use Disorder Delivers Healthy Baby While in Custody: Addressing Forced Detox. </w:t>
      </w:r>
      <w:r w:rsidRPr="00237F3F">
        <w:rPr>
          <w:rFonts w:cs="Arial"/>
          <w:i/>
          <w:iCs/>
          <w:szCs w:val="20"/>
        </w:rPr>
        <w:t>J Addict Med</w:t>
      </w:r>
      <w:r w:rsidRPr="00237F3F">
        <w:rPr>
          <w:rFonts w:cs="Arial"/>
          <w:szCs w:val="20"/>
        </w:rPr>
        <w:t>. 2019;13(3):237-240. doi:10.1097/ADM.0000000000000468</w:t>
      </w:r>
    </w:p>
    <w:p w14:paraId="2A500D97" w14:textId="0E2146BD" w:rsidR="00E56C4B" w:rsidRPr="00237F3F" w:rsidRDefault="00E56C4B" w:rsidP="00E56C4B">
      <w:pPr>
        <w:pStyle w:val="Bibliography"/>
        <w:rPr>
          <w:rFonts w:cs="Arial"/>
          <w:szCs w:val="20"/>
        </w:rPr>
      </w:pPr>
      <w:r w:rsidRPr="00237F3F">
        <w:rPr>
          <w:rFonts w:cs="Arial"/>
          <w:szCs w:val="20"/>
        </w:rPr>
        <w:t>20.</w:t>
      </w:r>
      <w:r w:rsidR="00DC36F3">
        <w:rPr>
          <w:rFonts w:cs="Arial"/>
          <w:szCs w:val="20"/>
        </w:rPr>
        <w:t xml:space="preserve"> </w:t>
      </w:r>
      <w:r w:rsidRPr="00237F3F">
        <w:rPr>
          <w:rFonts w:cs="Arial"/>
          <w:szCs w:val="20"/>
        </w:rPr>
        <w:t xml:space="preserve">Zipursky J, Juurlink DN. Opioid use in pregnancy: An emerging health crisis. </w:t>
      </w:r>
      <w:r w:rsidRPr="00237F3F">
        <w:rPr>
          <w:rFonts w:cs="Arial"/>
          <w:i/>
          <w:iCs/>
          <w:szCs w:val="20"/>
        </w:rPr>
        <w:t>Obstet Med</w:t>
      </w:r>
      <w:r w:rsidRPr="00237F3F">
        <w:rPr>
          <w:rFonts w:cs="Arial"/>
          <w:szCs w:val="20"/>
        </w:rPr>
        <w:t>. 2021;14(4):211-219. doi:10.1177/1753495X20971163</w:t>
      </w:r>
    </w:p>
    <w:p w14:paraId="5C263591" w14:textId="2CC73B20" w:rsidR="00E56C4B" w:rsidRPr="00237F3F" w:rsidRDefault="00E56C4B" w:rsidP="00E56C4B">
      <w:pPr>
        <w:pStyle w:val="Bibliography"/>
        <w:rPr>
          <w:rFonts w:cs="Arial"/>
          <w:szCs w:val="20"/>
        </w:rPr>
      </w:pPr>
      <w:r w:rsidRPr="00237F3F">
        <w:rPr>
          <w:rFonts w:cs="Arial"/>
          <w:szCs w:val="20"/>
        </w:rPr>
        <w:t>21.</w:t>
      </w:r>
      <w:r w:rsidR="00DC36F3">
        <w:rPr>
          <w:rFonts w:cs="Arial"/>
          <w:szCs w:val="20"/>
        </w:rPr>
        <w:t xml:space="preserve"> </w:t>
      </w:r>
      <w:r w:rsidRPr="00237F3F">
        <w:rPr>
          <w:rFonts w:cs="Arial"/>
          <w:szCs w:val="20"/>
        </w:rPr>
        <w:t xml:space="preserve">Martin CE, Terplan M, Krans EE. Pain, Opioids and Pregnancy: Historical Context and Medical Management. </w:t>
      </w:r>
      <w:r w:rsidRPr="00237F3F">
        <w:rPr>
          <w:rFonts w:cs="Arial"/>
          <w:i/>
          <w:iCs/>
          <w:szCs w:val="20"/>
        </w:rPr>
        <w:t>Clin Perinatol</w:t>
      </w:r>
      <w:r w:rsidRPr="00237F3F">
        <w:rPr>
          <w:rFonts w:cs="Arial"/>
          <w:szCs w:val="20"/>
        </w:rPr>
        <w:t>. 2019;46(4):833-847. doi:10.1016/j.clp.2019.08.013</w:t>
      </w:r>
    </w:p>
    <w:p w14:paraId="40E1E21A" w14:textId="09F84BEC" w:rsidR="00E56C4B" w:rsidRPr="00237F3F" w:rsidRDefault="00E56C4B" w:rsidP="00E56C4B">
      <w:pPr>
        <w:pStyle w:val="Bibliography"/>
        <w:rPr>
          <w:rFonts w:cs="Arial"/>
          <w:szCs w:val="20"/>
        </w:rPr>
      </w:pPr>
      <w:r w:rsidRPr="00237F3F">
        <w:rPr>
          <w:rFonts w:cs="Arial"/>
          <w:szCs w:val="20"/>
        </w:rPr>
        <w:t>22.</w:t>
      </w:r>
      <w:r w:rsidR="00DC36F3">
        <w:rPr>
          <w:rFonts w:cs="Arial"/>
          <w:szCs w:val="20"/>
        </w:rPr>
        <w:t xml:space="preserve"> </w:t>
      </w:r>
      <w:r w:rsidRPr="00237F3F">
        <w:rPr>
          <w:rFonts w:cs="Arial"/>
          <w:szCs w:val="20"/>
        </w:rPr>
        <w:t xml:space="preserve">Raffi ER, Gray J, Conteh N, Kane M, Cohen LS, Schiff DM. Low barrier perinatal psychiatric care for patients with substance use disorder: meeting patients across the perinatal continuum where they are. </w:t>
      </w:r>
      <w:r w:rsidRPr="00237F3F">
        <w:rPr>
          <w:rFonts w:cs="Arial"/>
          <w:i/>
          <w:iCs/>
          <w:szCs w:val="20"/>
        </w:rPr>
        <w:t>Int Rev Psychiatry</w:t>
      </w:r>
      <w:r w:rsidRPr="00237F3F">
        <w:rPr>
          <w:rFonts w:cs="Arial"/>
          <w:szCs w:val="20"/>
        </w:rPr>
        <w:t>. 2021;33(6):543-552. doi:10.1080/09540261.2021.1898351</w:t>
      </w:r>
    </w:p>
    <w:p w14:paraId="34ABE4E6" w14:textId="0AF89425" w:rsidR="00E56C4B" w:rsidRPr="00237F3F" w:rsidRDefault="00E56C4B" w:rsidP="00E56C4B">
      <w:pPr>
        <w:pStyle w:val="Bibliography"/>
        <w:rPr>
          <w:rFonts w:cs="Arial"/>
          <w:szCs w:val="20"/>
        </w:rPr>
      </w:pPr>
      <w:r w:rsidRPr="00237F3F">
        <w:rPr>
          <w:rFonts w:cs="Arial"/>
          <w:szCs w:val="20"/>
        </w:rPr>
        <w:t>23.</w:t>
      </w:r>
      <w:r w:rsidR="00DC36F3">
        <w:rPr>
          <w:rFonts w:cs="Arial"/>
          <w:szCs w:val="20"/>
        </w:rPr>
        <w:t xml:space="preserve"> </w:t>
      </w:r>
      <w:r w:rsidRPr="00237F3F">
        <w:rPr>
          <w:rFonts w:cs="Arial"/>
          <w:szCs w:val="20"/>
        </w:rPr>
        <w:t xml:space="preserve">Seghete KLM, Graham AM, Shank TM, et al. Advancing preventive interventions for pregnant women who are opioid using via the integration of addiction and mental health research. </w:t>
      </w:r>
      <w:r w:rsidRPr="00237F3F">
        <w:rPr>
          <w:rFonts w:cs="Arial"/>
          <w:i/>
          <w:iCs/>
          <w:szCs w:val="20"/>
        </w:rPr>
        <w:t>Curr Addict Rep</w:t>
      </w:r>
      <w:r w:rsidRPr="00237F3F">
        <w:rPr>
          <w:rFonts w:cs="Arial"/>
          <w:szCs w:val="20"/>
        </w:rPr>
        <w:t>. 2020;7(1):61-67. doi:10.1007/s40429-020-00296-x</w:t>
      </w:r>
    </w:p>
    <w:p w14:paraId="41792325" w14:textId="1BE7058A" w:rsidR="00E56C4B" w:rsidRPr="00237F3F" w:rsidRDefault="00E56C4B" w:rsidP="00E56C4B">
      <w:pPr>
        <w:pStyle w:val="Bibliography"/>
        <w:rPr>
          <w:rFonts w:cs="Arial"/>
          <w:szCs w:val="20"/>
        </w:rPr>
      </w:pPr>
      <w:r w:rsidRPr="00237F3F">
        <w:rPr>
          <w:rFonts w:cs="Arial"/>
          <w:szCs w:val="20"/>
        </w:rPr>
        <w:t>24.</w:t>
      </w:r>
      <w:r w:rsidR="00DC36F3">
        <w:rPr>
          <w:rFonts w:cs="Arial"/>
          <w:szCs w:val="20"/>
        </w:rPr>
        <w:t xml:space="preserve"> </w:t>
      </w:r>
      <w:r w:rsidRPr="00237F3F">
        <w:rPr>
          <w:rFonts w:cs="Arial"/>
          <w:szCs w:val="20"/>
        </w:rPr>
        <w:t xml:space="preserve">Bryan MA, Smid MC, Cheng M, et al. Addressing opioid use disorder among rural pregnant and postpartum women: a study protocol. </w:t>
      </w:r>
      <w:r w:rsidRPr="00237F3F">
        <w:rPr>
          <w:rFonts w:cs="Arial"/>
          <w:i/>
          <w:iCs/>
          <w:szCs w:val="20"/>
        </w:rPr>
        <w:t>Addict Sci Clin Pract</w:t>
      </w:r>
      <w:r w:rsidRPr="00237F3F">
        <w:rPr>
          <w:rFonts w:cs="Arial"/>
          <w:szCs w:val="20"/>
        </w:rPr>
        <w:t>. 2020;15(1):33. doi:10.1186/s13722-020-00206-6</w:t>
      </w:r>
    </w:p>
    <w:p w14:paraId="5F46293E" w14:textId="466D2F3C" w:rsidR="00E56C4B" w:rsidRPr="00237F3F" w:rsidRDefault="00E56C4B" w:rsidP="00E56C4B">
      <w:pPr>
        <w:pStyle w:val="Bibliography"/>
        <w:rPr>
          <w:rFonts w:cs="Arial"/>
          <w:szCs w:val="20"/>
        </w:rPr>
      </w:pPr>
      <w:r w:rsidRPr="00237F3F">
        <w:rPr>
          <w:rFonts w:cs="Arial"/>
          <w:szCs w:val="20"/>
        </w:rPr>
        <w:lastRenderedPageBreak/>
        <w:t>25.</w:t>
      </w:r>
      <w:r w:rsidR="00DC36F3">
        <w:rPr>
          <w:rFonts w:cs="Arial"/>
          <w:szCs w:val="20"/>
        </w:rPr>
        <w:t xml:space="preserve"> </w:t>
      </w:r>
      <w:r w:rsidRPr="00237F3F">
        <w:rPr>
          <w:rFonts w:cs="Arial"/>
          <w:szCs w:val="20"/>
        </w:rPr>
        <w:t xml:space="preserve">Hensel D, Helou NE, Zhang F, et al. The Impact of a Multidisciplinary Opioid Use Disorder Prenatal Clinic on Breastfeeding Rates and Postpartum Care. </w:t>
      </w:r>
      <w:r w:rsidRPr="00237F3F">
        <w:rPr>
          <w:rFonts w:cs="Arial"/>
          <w:i/>
          <w:iCs/>
          <w:szCs w:val="20"/>
        </w:rPr>
        <w:t>Am J Perinatol</w:t>
      </w:r>
      <w:r w:rsidRPr="00237F3F">
        <w:rPr>
          <w:rFonts w:cs="Arial"/>
          <w:szCs w:val="20"/>
        </w:rPr>
        <w:t>. Published online June 3, 2022. doi:10.1055/s-0042-1748526</w:t>
      </w:r>
    </w:p>
    <w:p w14:paraId="21A91175" w14:textId="30663D0C" w:rsidR="00E56C4B" w:rsidRPr="00237F3F" w:rsidRDefault="00E56C4B" w:rsidP="00E56C4B">
      <w:pPr>
        <w:pStyle w:val="Bibliography"/>
        <w:rPr>
          <w:rFonts w:cs="Arial"/>
          <w:szCs w:val="20"/>
        </w:rPr>
      </w:pPr>
      <w:r w:rsidRPr="00237F3F">
        <w:rPr>
          <w:rFonts w:cs="Arial"/>
          <w:szCs w:val="20"/>
        </w:rPr>
        <w:t>26.</w:t>
      </w:r>
      <w:r w:rsidR="00DC36F3">
        <w:rPr>
          <w:rFonts w:cs="Arial"/>
          <w:szCs w:val="20"/>
        </w:rPr>
        <w:t xml:space="preserve"> </w:t>
      </w:r>
      <w:r w:rsidRPr="00237F3F">
        <w:rPr>
          <w:rFonts w:cs="Arial"/>
          <w:szCs w:val="20"/>
        </w:rPr>
        <w:t xml:space="preserve">Hodgins FE, Lang JM, Malseptic GG, Melby LH, Connolly KA. Coordinating Outpatient Care for Pregnant and Postpartum Women with Opioid Use Disorder: Implications from the COACHH Program. </w:t>
      </w:r>
      <w:r w:rsidRPr="00237F3F">
        <w:rPr>
          <w:rFonts w:cs="Arial"/>
          <w:i/>
          <w:iCs/>
          <w:szCs w:val="20"/>
        </w:rPr>
        <w:t>Matern Child Health J</w:t>
      </w:r>
      <w:r w:rsidRPr="00237F3F">
        <w:rPr>
          <w:rFonts w:cs="Arial"/>
          <w:szCs w:val="20"/>
        </w:rPr>
        <w:t>. 2019;23(5):585-591. doi:10.1007/s10995-018-2683-y</w:t>
      </w:r>
    </w:p>
    <w:p w14:paraId="6E0F787D" w14:textId="0447CC84" w:rsidR="00E56C4B" w:rsidRPr="00237F3F" w:rsidRDefault="00E56C4B" w:rsidP="00E56C4B">
      <w:pPr>
        <w:pStyle w:val="Bibliography"/>
        <w:rPr>
          <w:rFonts w:cs="Arial"/>
          <w:szCs w:val="20"/>
        </w:rPr>
      </w:pPr>
      <w:r w:rsidRPr="00237F3F">
        <w:rPr>
          <w:rFonts w:cs="Arial"/>
          <w:szCs w:val="20"/>
        </w:rPr>
        <w:t>27.</w:t>
      </w:r>
      <w:r w:rsidR="00DC36F3">
        <w:rPr>
          <w:rFonts w:cs="Arial"/>
          <w:szCs w:val="20"/>
        </w:rPr>
        <w:t xml:space="preserve"> </w:t>
      </w:r>
      <w:r w:rsidRPr="00237F3F">
        <w:rPr>
          <w:rFonts w:cs="Arial"/>
          <w:szCs w:val="20"/>
        </w:rPr>
        <w:t xml:space="preserve">Rosenthal EW, Baxter JK. Obstetric management of women with opioid use disorder. </w:t>
      </w:r>
      <w:r w:rsidRPr="00237F3F">
        <w:rPr>
          <w:rFonts w:cs="Arial"/>
          <w:i/>
          <w:iCs/>
          <w:szCs w:val="20"/>
        </w:rPr>
        <w:t>Semin Perinatol</w:t>
      </w:r>
      <w:r w:rsidRPr="00237F3F">
        <w:rPr>
          <w:rFonts w:cs="Arial"/>
          <w:szCs w:val="20"/>
        </w:rPr>
        <w:t>. 2019;43(3):168-172. doi:10.1053/j.semperi.2019.01.006</w:t>
      </w:r>
    </w:p>
    <w:p w14:paraId="628E3C15" w14:textId="231AF8DD" w:rsidR="00E56C4B" w:rsidRPr="00237F3F" w:rsidRDefault="00E56C4B" w:rsidP="00E56C4B">
      <w:pPr>
        <w:pStyle w:val="Bibliography"/>
        <w:rPr>
          <w:rFonts w:cs="Arial"/>
          <w:szCs w:val="20"/>
        </w:rPr>
      </w:pPr>
      <w:r w:rsidRPr="00237F3F">
        <w:rPr>
          <w:rFonts w:cs="Arial"/>
          <w:szCs w:val="20"/>
        </w:rPr>
        <w:t>28.</w:t>
      </w:r>
      <w:r w:rsidR="00DC36F3">
        <w:rPr>
          <w:rFonts w:cs="Arial"/>
          <w:szCs w:val="20"/>
        </w:rPr>
        <w:t xml:space="preserve"> </w:t>
      </w:r>
      <w:r w:rsidRPr="00237F3F">
        <w:rPr>
          <w:rFonts w:cs="Arial"/>
          <w:szCs w:val="20"/>
        </w:rPr>
        <w:t xml:space="preserve">Martinez A, Allen A. A review of nonpharmacological adjunctive treatment for postpartum women with opioid use disorder. </w:t>
      </w:r>
      <w:r w:rsidRPr="00237F3F">
        <w:rPr>
          <w:rFonts w:cs="Arial"/>
          <w:i/>
          <w:iCs/>
          <w:szCs w:val="20"/>
        </w:rPr>
        <w:t>Addict Behav</w:t>
      </w:r>
      <w:r w:rsidRPr="00237F3F">
        <w:rPr>
          <w:rFonts w:cs="Arial"/>
          <w:szCs w:val="20"/>
        </w:rPr>
        <w:t>. 2020;105:106323. doi:10.1016/j.addbeh.2020.106323</w:t>
      </w:r>
    </w:p>
    <w:p w14:paraId="05A3E865" w14:textId="590D25E1" w:rsidR="00E56C4B" w:rsidRPr="00237F3F" w:rsidRDefault="00E56C4B" w:rsidP="00E56C4B">
      <w:pPr>
        <w:pStyle w:val="Bibliography"/>
        <w:rPr>
          <w:rFonts w:cs="Arial"/>
          <w:szCs w:val="20"/>
        </w:rPr>
      </w:pPr>
      <w:r w:rsidRPr="00237F3F">
        <w:rPr>
          <w:rFonts w:cs="Arial"/>
          <w:szCs w:val="20"/>
        </w:rPr>
        <w:t>29.</w:t>
      </w:r>
      <w:r w:rsidR="00DC36F3">
        <w:rPr>
          <w:rFonts w:cs="Arial"/>
          <w:szCs w:val="20"/>
        </w:rPr>
        <w:t xml:space="preserve"> </w:t>
      </w:r>
      <w:r w:rsidRPr="00237F3F">
        <w:rPr>
          <w:rFonts w:cs="Arial"/>
          <w:szCs w:val="20"/>
        </w:rPr>
        <w:t xml:space="preserve">Collier KW, MacAfee LK, Kenny BM, Meyer MC. Does co-location of medication assisted treatment and prenatal care for women with opioid use disorder increase pregnancy planning, length of interpregnancy interval, and postpartum contraceptive uptake? </w:t>
      </w:r>
      <w:r w:rsidRPr="00237F3F">
        <w:rPr>
          <w:rFonts w:cs="Arial"/>
          <w:i/>
          <w:iCs/>
          <w:szCs w:val="20"/>
        </w:rPr>
        <w:t>J Subst Abuse Treat</w:t>
      </w:r>
      <w:r w:rsidRPr="00237F3F">
        <w:rPr>
          <w:rFonts w:cs="Arial"/>
          <w:szCs w:val="20"/>
        </w:rPr>
        <w:t>. 2019;98:73-77. doi:10.1016/j.jsat.2018.12.001</w:t>
      </w:r>
    </w:p>
    <w:p w14:paraId="7C171A58" w14:textId="672C999D" w:rsidR="00E56C4B" w:rsidRPr="00237F3F" w:rsidRDefault="00E56C4B" w:rsidP="00E56C4B">
      <w:pPr>
        <w:pStyle w:val="Bibliography"/>
        <w:rPr>
          <w:rFonts w:cs="Arial"/>
          <w:szCs w:val="20"/>
        </w:rPr>
      </w:pPr>
      <w:r w:rsidRPr="00237F3F">
        <w:rPr>
          <w:rFonts w:cs="Arial"/>
          <w:szCs w:val="20"/>
        </w:rPr>
        <w:t>30.</w:t>
      </w:r>
      <w:r w:rsidR="00DC36F3">
        <w:rPr>
          <w:rFonts w:cs="Arial"/>
          <w:szCs w:val="20"/>
        </w:rPr>
        <w:t xml:space="preserve"> </w:t>
      </w:r>
      <w:r w:rsidRPr="00237F3F">
        <w:rPr>
          <w:rFonts w:cs="Arial"/>
          <w:szCs w:val="20"/>
        </w:rPr>
        <w:t xml:space="preserve">Forray A, Mele A, Byatt N, et al. Support Models for Addiction Related Treatment (SMART) for pregnant women: Study protocol of a cluster randomized trial of two treatment models for opioid use disorder in prenatal clinics. Washio Y, ed. </w:t>
      </w:r>
      <w:r w:rsidRPr="00237F3F">
        <w:rPr>
          <w:rFonts w:cs="Arial"/>
          <w:i/>
          <w:iCs/>
          <w:szCs w:val="20"/>
        </w:rPr>
        <w:t>PLOS ONE</w:t>
      </w:r>
      <w:r w:rsidRPr="00237F3F">
        <w:rPr>
          <w:rFonts w:cs="Arial"/>
          <w:szCs w:val="20"/>
        </w:rPr>
        <w:t xml:space="preserve">. 2022;17(1):e0261751. </w:t>
      </w:r>
      <w:r w:rsidR="009F4A88">
        <w:rPr>
          <w:rFonts w:cs="Arial"/>
          <w:szCs w:val="20"/>
        </w:rPr>
        <w:t xml:space="preserve"> </w:t>
      </w:r>
      <w:r w:rsidRPr="00237F3F">
        <w:rPr>
          <w:rFonts w:cs="Arial"/>
          <w:szCs w:val="20"/>
        </w:rPr>
        <w:t>doi:10.1371/journal.pone.0261751</w:t>
      </w:r>
    </w:p>
    <w:p w14:paraId="1D5A8FE4" w14:textId="256B1A78" w:rsidR="00E56C4B" w:rsidRPr="00237F3F" w:rsidRDefault="00E56C4B" w:rsidP="00E56C4B">
      <w:pPr>
        <w:pStyle w:val="Bibliography"/>
        <w:rPr>
          <w:rFonts w:cs="Arial"/>
          <w:szCs w:val="20"/>
        </w:rPr>
      </w:pPr>
      <w:r w:rsidRPr="00237F3F">
        <w:rPr>
          <w:rFonts w:cs="Arial"/>
          <w:szCs w:val="20"/>
        </w:rPr>
        <w:t>31.</w:t>
      </w:r>
      <w:r w:rsidR="00DC36F3">
        <w:rPr>
          <w:rFonts w:cs="Arial"/>
          <w:szCs w:val="20"/>
        </w:rPr>
        <w:t xml:space="preserve"> </w:t>
      </w:r>
      <w:r w:rsidRPr="00237F3F">
        <w:rPr>
          <w:rFonts w:cs="Arial"/>
          <w:szCs w:val="20"/>
        </w:rPr>
        <w:t xml:space="preserve">Cochran G, Smid MC, Krans EE, et al. A pilot multisite study of patient navigation for pregnant women with opioid use disorder. </w:t>
      </w:r>
      <w:r w:rsidRPr="00237F3F">
        <w:rPr>
          <w:rFonts w:cs="Arial"/>
          <w:i/>
          <w:iCs/>
          <w:szCs w:val="20"/>
        </w:rPr>
        <w:t>Contemp Clin Trials</w:t>
      </w:r>
      <w:r w:rsidRPr="00237F3F">
        <w:rPr>
          <w:rFonts w:cs="Arial"/>
          <w:szCs w:val="20"/>
        </w:rPr>
        <w:t>. 2019;87:105888. doi:10.1016/j.cct.2019.105888</w:t>
      </w:r>
    </w:p>
    <w:p w14:paraId="364EE34A" w14:textId="2BFB1659" w:rsidR="00E56C4B" w:rsidRPr="00237F3F" w:rsidRDefault="00E56C4B" w:rsidP="00E56C4B">
      <w:pPr>
        <w:pStyle w:val="Bibliography"/>
        <w:rPr>
          <w:rFonts w:cs="Arial"/>
          <w:szCs w:val="20"/>
        </w:rPr>
      </w:pPr>
      <w:r w:rsidRPr="00237F3F">
        <w:rPr>
          <w:rFonts w:cs="Arial"/>
          <w:szCs w:val="20"/>
        </w:rPr>
        <w:t>32.</w:t>
      </w:r>
      <w:r w:rsidR="00DC36F3">
        <w:rPr>
          <w:rFonts w:cs="Arial"/>
          <w:szCs w:val="20"/>
        </w:rPr>
        <w:t xml:space="preserve"> </w:t>
      </w:r>
      <w:r w:rsidRPr="00237F3F">
        <w:rPr>
          <w:rFonts w:cs="Arial"/>
          <w:szCs w:val="20"/>
        </w:rPr>
        <w:t xml:space="preserve">Tzilos Wernette G, Plegue M, Mmeje O, et al. Reducing sexual health risks and substance use in the prenatal setting: A study protocol for a randomized controlled trial. </w:t>
      </w:r>
      <w:r w:rsidRPr="00237F3F">
        <w:rPr>
          <w:rFonts w:cs="Arial"/>
          <w:i/>
          <w:iCs/>
          <w:szCs w:val="20"/>
        </w:rPr>
        <w:t>Contemp Clin Trials</w:t>
      </w:r>
      <w:r w:rsidRPr="00237F3F">
        <w:rPr>
          <w:rFonts w:cs="Arial"/>
          <w:szCs w:val="20"/>
        </w:rPr>
        <w:t>. 2019;84:105827. doi:10.1016/j.cct.2019.105827</w:t>
      </w:r>
    </w:p>
    <w:p w14:paraId="0B724FF9" w14:textId="1F62B95E" w:rsidR="00E56C4B" w:rsidRPr="00237F3F" w:rsidRDefault="00E56C4B" w:rsidP="00E56C4B">
      <w:pPr>
        <w:pStyle w:val="Bibliography"/>
        <w:rPr>
          <w:rFonts w:cs="Arial"/>
          <w:szCs w:val="20"/>
        </w:rPr>
      </w:pPr>
      <w:r w:rsidRPr="00237F3F">
        <w:rPr>
          <w:rFonts w:cs="Arial"/>
          <w:szCs w:val="20"/>
        </w:rPr>
        <w:t>33.</w:t>
      </w:r>
      <w:r w:rsidR="00DC36F3">
        <w:rPr>
          <w:rFonts w:cs="Arial"/>
          <w:szCs w:val="20"/>
        </w:rPr>
        <w:t xml:space="preserve"> </w:t>
      </w:r>
      <w:r w:rsidRPr="00237F3F">
        <w:rPr>
          <w:rFonts w:cs="Arial"/>
          <w:szCs w:val="20"/>
        </w:rPr>
        <w:t xml:space="preserve">Guille C, McCauley JL, Moreland A. Leveraging Telehealth in the United States to Increase Access to Opioid Use Disorder Treatment in Pregnancy and Postpartum During the COVID-19 Pandemic. </w:t>
      </w:r>
      <w:r w:rsidRPr="00237F3F">
        <w:rPr>
          <w:rFonts w:cs="Arial"/>
          <w:i/>
          <w:iCs/>
          <w:szCs w:val="20"/>
        </w:rPr>
        <w:t>Am J Psychiatry</w:t>
      </w:r>
      <w:r w:rsidRPr="00237F3F">
        <w:rPr>
          <w:rFonts w:cs="Arial"/>
          <w:szCs w:val="20"/>
        </w:rPr>
        <w:t>. 2021;178(4):290-293. doi:10.1176/appi.ajp.2020.20060949</w:t>
      </w:r>
    </w:p>
    <w:p w14:paraId="3B72BEE0" w14:textId="24920C10" w:rsidR="00E56C4B" w:rsidRPr="00237F3F" w:rsidRDefault="00E56C4B" w:rsidP="00E56C4B">
      <w:pPr>
        <w:pStyle w:val="Bibliography"/>
        <w:rPr>
          <w:rFonts w:cs="Arial"/>
          <w:szCs w:val="20"/>
        </w:rPr>
      </w:pPr>
      <w:r w:rsidRPr="00237F3F">
        <w:rPr>
          <w:rFonts w:cs="Arial"/>
          <w:szCs w:val="20"/>
        </w:rPr>
        <w:lastRenderedPageBreak/>
        <w:t>34.</w:t>
      </w:r>
      <w:r w:rsidR="00DC36F3">
        <w:rPr>
          <w:rFonts w:cs="Arial"/>
          <w:szCs w:val="20"/>
        </w:rPr>
        <w:t xml:space="preserve"> </w:t>
      </w:r>
      <w:r w:rsidRPr="00237F3F">
        <w:rPr>
          <w:rFonts w:cs="Arial"/>
          <w:szCs w:val="20"/>
        </w:rPr>
        <w:t xml:space="preserve">Crane D, Marcotte M, Applegate M, et al. A statewide quality improvement (QI) initiative for better health outcomes and family stability among pregnant women with opioid use disorder (OUD) and their infants. </w:t>
      </w:r>
      <w:r w:rsidRPr="00237F3F">
        <w:rPr>
          <w:rFonts w:cs="Arial"/>
          <w:i/>
          <w:iCs/>
          <w:szCs w:val="20"/>
        </w:rPr>
        <w:t>J Subst Abuse Treat</w:t>
      </w:r>
      <w:r w:rsidRPr="00237F3F">
        <w:rPr>
          <w:rFonts w:cs="Arial"/>
          <w:szCs w:val="20"/>
        </w:rPr>
        <w:t>. 2019;102:53-59. doi:10.1016/j.jsat.2019.04.010</w:t>
      </w:r>
    </w:p>
    <w:p w14:paraId="3C1172CA" w14:textId="127D61BC" w:rsidR="00E56C4B" w:rsidRPr="00237F3F" w:rsidRDefault="00E56C4B" w:rsidP="00E56C4B">
      <w:pPr>
        <w:pStyle w:val="Bibliography"/>
        <w:rPr>
          <w:rFonts w:cs="Arial"/>
          <w:szCs w:val="20"/>
        </w:rPr>
      </w:pPr>
      <w:r w:rsidRPr="00237F3F">
        <w:rPr>
          <w:rFonts w:cs="Arial"/>
          <w:szCs w:val="20"/>
        </w:rPr>
        <w:t>35.</w:t>
      </w:r>
      <w:r w:rsidR="00DC36F3">
        <w:rPr>
          <w:rFonts w:cs="Arial"/>
          <w:szCs w:val="20"/>
        </w:rPr>
        <w:t xml:space="preserve"> </w:t>
      </w:r>
      <w:r w:rsidRPr="00237F3F">
        <w:rPr>
          <w:rFonts w:cs="Arial"/>
          <w:szCs w:val="20"/>
        </w:rPr>
        <w:t xml:space="preserve">Paterno MT, Jablonski L, Klepacki A, Friedmann PD. Evaluation of a Nurse-Led Program for Rural Pregnant Women With Opioid Use Disorder to Improve Maternal–Neonatal Outcomes. </w:t>
      </w:r>
      <w:r w:rsidRPr="00237F3F">
        <w:rPr>
          <w:rFonts w:cs="Arial"/>
          <w:i/>
          <w:iCs/>
          <w:szCs w:val="20"/>
        </w:rPr>
        <w:t>J Obstet Gynecol Neonatal Nurs</w:t>
      </w:r>
      <w:r w:rsidRPr="00237F3F">
        <w:rPr>
          <w:rFonts w:cs="Arial"/>
          <w:szCs w:val="20"/>
        </w:rPr>
        <w:t>. 2019;48(5):495-506. doi:10.1016/j.jogn.2019.07.002</w:t>
      </w:r>
    </w:p>
    <w:p w14:paraId="046D79F1" w14:textId="3CC2F3E9" w:rsidR="00E56C4B" w:rsidRPr="00237F3F" w:rsidRDefault="00E56C4B" w:rsidP="00E56C4B">
      <w:pPr>
        <w:pStyle w:val="Bibliography"/>
        <w:rPr>
          <w:rFonts w:cs="Arial"/>
          <w:szCs w:val="20"/>
        </w:rPr>
      </w:pPr>
      <w:r w:rsidRPr="00237F3F">
        <w:rPr>
          <w:rFonts w:cs="Arial"/>
          <w:szCs w:val="20"/>
        </w:rPr>
        <w:t>36.</w:t>
      </w:r>
      <w:r w:rsidR="00DC36F3">
        <w:rPr>
          <w:rFonts w:cs="Arial"/>
          <w:szCs w:val="20"/>
        </w:rPr>
        <w:t xml:space="preserve"> </w:t>
      </w:r>
      <w:r w:rsidRPr="00237F3F">
        <w:rPr>
          <w:rFonts w:cs="Arial"/>
          <w:szCs w:val="20"/>
        </w:rPr>
        <w:t xml:space="preserve">Berger BO, Horton LG, Gemmill A, Strobino DM. Postpartum Care Visit Attendance Within 60 Days of Delivery Among Women With and Without Opioid Use During Pregnancy: An Analysis of Commercial Insurance Data. </w:t>
      </w:r>
      <w:r w:rsidRPr="00237F3F">
        <w:rPr>
          <w:rFonts w:cs="Arial"/>
          <w:i/>
          <w:iCs/>
          <w:szCs w:val="20"/>
        </w:rPr>
        <w:t>Womens Health Issues</w:t>
      </w:r>
      <w:r w:rsidRPr="00237F3F">
        <w:rPr>
          <w:rFonts w:cs="Arial"/>
          <w:szCs w:val="20"/>
        </w:rPr>
        <w:t>. 2023;33(1):67-76. doi:10.1016/j.whi.2022.08.005</w:t>
      </w:r>
    </w:p>
    <w:p w14:paraId="76EBBBC2" w14:textId="77A35C05" w:rsidR="00E56C4B" w:rsidRPr="00237F3F" w:rsidRDefault="00E56C4B" w:rsidP="00E56C4B">
      <w:pPr>
        <w:pStyle w:val="Bibliography"/>
        <w:rPr>
          <w:rFonts w:cs="Arial"/>
          <w:szCs w:val="20"/>
        </w:rPr>
      </w:pPr>
      <w:r w:rsidRPr="00237F3F">
        <w:rPr>
          <w:rFonts w:cs="Arial"/>
          <w:szCs w:val="20"/>
        </w:rPr>
        <w:t>37.</w:t>
      </w:r>
      <w:r w:rsidR="00DC36F3">
        <w:rPr>
          <w:rFonts w:cs="Arial"/>
          <w:szCs w:val="20"/>
        </w:rPr>
        <w:t xml:space="preserve"> </w:t>
      </w:r>
      <w:r w:rsidRPr="00237F3F">
        <w:rPr>
          <w:rFonts w:cs="Arial"/>
          <w:szCs w:val="20"/>
        </w:rPr>
        <w:t xml:space="preserve">Galvin SL, Ramage M, Leiner C, Sullivan MH, Fagan EB. A Cohort Comparison of Differences Between Regional and Buncombe County Patients of a Comprehensive Perinatal Substance Use Disorders Program in Western North Carolina. </w:t>
      </w:r>
      <w:r w:rsidRPr="00237F3F">
        <w:rPr>
          <w:rFonts w:cs="Arial"/>
          <w:i/>
          <w:iCs/>
          <w:szCs w:val="20"/>
        </w:rPr>
        <w:t>N C Med J</w:t>
      </w:r>
      <w:r w:rsidRPr="00237F3F">
        <w:rPr>
          <w:rFonts w:cs="Arial"/>
          <w:szCs w:val="20"/>
        </w:rPr>
        <w:t>. 2020;81(3):157-165. doi:10.18043/ncm.81.3.157</w:t>
      </w:r>
    </w:p>
    <w:p w14:paraId="4C8EFDEF" w14:textId="626C8B03" w:rsidR="00E56C4B" w:rsidRPr="00237F3F" w:rsidRDefault="00E56C4B" w:rsidP="00E56C4B">
      <w:pPr>
        <w:pStyle w:val="Bibliography"/>
        <w:rPr>
          <w:rFonts w:cs="Arial"/>
          <w:szCs w:val="20"/>
        </w:rPr>
      </w:pPr>
      <w:r w:rsidRPr="00237F3F">
        <w:rPr>
          <w:rFonts w:cs="Arial"/>
          <w:szCs w:val="20"/>
        </w:rPr>
        <w:t>38.</w:t>
      </w:r>
      <w:r w:rsidR="00DC36F3">
        <w:rPr>
          <w:rFonts w:cs="Arial"/>
          <w:szCs w:val="20"/>
        </w:rPr>
        <w:t xml:space="preserve"> </w:t>
      </w:r>
      <w:r w:rsidRPr="00237F3F">
        <w:rPr>
          <w:rFonts w:cs="Arial"/>
          <w:szCs w:val="20"/>
        </w:rPr>
        <w:t xml:space="preserve">Cochran GT, Hruschak V, Abdullah W, et al. Optimizing Pregnancy Treatment Interventions for Moms (OPTI-Mom): A Pilot Study. </w:t>
      </w:r>
      <w:r w:rsidRPr="00237F3F">
        <w:rPr>
          <w:rFonts w:cs="Arial"/>
          <w:i/>
          <w:iCs/>
          <w:szCs w:val="20"/>
        </w:rPr>
        <w:t>J Addict Med</w:t>
      </w:r>
      <w:r w:rsidRPr="00237F3F">
        <w:rPr>
          <w:rFonts w:cs="Arial"/>
          <w:szCs w:val="20"/>
        </w:rPr>
        <w:t>. 2018;12(1):72-79. doi:10.1097/ADM.0000000000000370</w:t>
      </w:r>
    </w:p>
    <w:p w14:paraId="24B0886D" w14:textId="5C539402" w:rsidR="00E56C4B" w:rsidRPr="00237F3F" w:rsidRDefault="00E56C4B" w:rsidP="00E56C4B">
      <w:pPr>
        <w:pStyle w:val="Bibliography"/>
        <w:rPr>
          <w:rFonts w:cs="Arial"/>
          <w:szCs w:val="20"/>
        </w:rPr>
      </w:pPr>
      <w:r w:rsidRPr="00237F3F">
        <w:rPr>
          <w:rFonts w:cs="Arial"/>
          <w:szCs w:val="20"/>
        </w:rPr>
        <w:t>39.</w:t>
      </w:r>
      <w:r w:rsidR="00DC36F3">
        <w:rPr>
          <w:rFonts w:cs="Arial"/>
          <w:szCs w:val="20"/>
        </w:rPr>
        <w:t xml:space="preserve"> </w:t>
      </w:r>
      <w:r w:rsidRPr="00237F3F">
        <w:rPr>
          <w:rFonts w:cs="Arial"/>
          <w:szCs w:val="20"/>
        </w:rPr>
        <w:t xml:space="preserve">Shepherd-Banigan M, Domino ME, Wells R, Rutledge R, Hillemeier MM, Van Houtven CH. Do Maternity Care Coordination Services Encourage Use of Behavioral Health Treatment among Pregnant Women on Medicaid? </w:t>
      </w:r>
      <w:r w:rsidRPr="00237F3F">
        <w:rPr>
          <w:rFonts w:cs="Arial"/>
          <w:i/>
          <w:iCs/>
          <w:szCs w:val="20"/>
        </w:rPr>
        <w:t>Womens Health Issues</w:t>
      </w:r>
      <w:r w:rsidRPr="00237F3F">
        <w:rPr>
          <w:rFonts w:cs="Arial"/>
          <w:szCs w:val="20"/>
        </w:rPr>
        <w:t>. 2017;27(4):449-455. doi:10.1016/j.whi.2017.02.006</w:t>
      </w:r>
    </w:p>
    <w:p w14:paraId="236E85D5" w14:textId="31CC37ED" w:rsidR="00E56C4B" w:rsidRPr="00237F3F" w:rsidRDefault="00E56C4B" w:rsidP="00E56C4B">
      <w:pPr>
        <w:pStyle w:val="Bibliography"/>
        <w:rPr>
          <w:rFonts w:cs="Arial"/>
          <w:szCs w:val="20"/>
        </w:rPr>
      </w:pPr>
      <w:r w:rsidRPr="00237F3F">
        <w:rPr>
          <w:rFonts w:cs="Arial"/>
          <w:szCs w:val="20"/>
        </w:rPr>
        <w:t>40.</w:t>
      </w:r>
      <w:r w:rsidR="00DC36F3">
        <w:rPr>
          <w:rFonts w:cs="Arial"/>
          <w:szCs w:val="20"/>
        </w:rPr>
        <w:t xml:space="preserve"> </w:t>
      </w:r>
      <w:r w:rsidRPr="00237F3F">
        <w:rPr>
          <w:rFonts w:cs="Arial"/>
          <w:szCs w:val="20"/>
        </w:rPr>
        <w:t xml:space="preserve">Sweeney PJ, Schwartz RM, Mattis NG, Vohr B. The Effect of Integrating Substance Abuse Treatment With Prenatal Care on Birth Outcome. </w:t>
      </w:r>
      <w:r w:rsidRPr="00237F3F">
        <w:rPr>
          <w:rFonts w:cs="Arial"/>
          <w:i/>
          <w:iCs/>
          <w:szCs w:val="20"/>
        </w:rPr>
        <w:t>J Perinatol</w:t>
      </w:r>
      <w:r w:rsidRPr="00237F3F">
        <w:rPr>
          <w:rFonts w:cs="Arial"/>
          <w:szCs w:val="20"/>
        </w:rPr>
        <w:t>. 2000;20(4):219-224. doi:10.1038/sj.jp.7200357</w:t>
      </w:r>
    </w:p>
    <w:p w14:paraId="6210F3C0" w14:textId="61D40F07" w:rsidR="00E56C4B" w:rsidRPr="00237F3F" w:rsidRDefault="00E56C4B" w:rsidP="00E56C4B">
      <w:pPr>
        <w:pStyle w:val="Bibliography"/>
        <w:rPr>
          <w:rFonts w:cs="Arial"/>
          <w:szCs w:val="20"/>
        </w:rPr>
      </w:pPr>
      <w:r w:rsidRPr="00237F3F">
        <w:rPr>
          <w:rFonts w:cs="Arial"/>
          <w:szCs w:val="20"/>
        </w:rPr>
        <w:t>41.</w:t>
      </w:r>
      <w:r w:rsidR="00DC36F3">
        <w:rPr>
          <w:rFonts w:cs="Arial"/>
          <w:szCs w:val="20"/>
        </w:rPr>
        <w:t xml:space="preserve"> </w:t>
      </w:r>
      <w:r w:rsidRPr="00237F3F">
        <w:rPr>
          <w:rFonts w:cs="Arial"/>
          <w:szCs w:val="20"/>
        </w:rPr>
        <w:t xml:space="preserve">Sherman BR, Sanders LM, Yearde J. Role-modeling healthy behavior: peer counseling for pregnant and postpartum women in recovery. </w:t>
      </w:r>
      <w:r w:rsidRPr="00237F3F">
        <w:rPr>
          <w:rFonts w:cs="Arial"/>
          <w:i/>
          <w:iCs/>
          <w:szCs w:val="20"/>
        </w:rPr>
        <w:t>Womens Health Issues</w:t>
      </w:r>
      <w:r w:rsidRPr="00237F3F">
        <w:rPr>
          <w:rFonts w:cs="Arial"/>
          <w:szCs w:val="20"/>
        </w:rPr>
        <w:t>. 1998;8(4):230-238. doi:10.1016/S1049-3867(98)00013-9</w:t>
      </w:r>
    </w:p>
    <w:p w14:paraId="354DC996" w14:textId="5CDD2A7E" w:rsidR="009F4A88" w:rsidRPr="00E56C4B" w:rsidRDefault="00E56C4B" w:rsidP="00E56C4B">
      <w:pPr>
        <w:pStyle w:val="NoSpacing"/>
        <w:rPr>
          <w:rFonts w:ascii="Arial" w:hAnsi="Arial"/>
          <w:sz w:val="20"/>
          <w:szCs w:val="20"/>
        </w:rPr>
      </w:pPr>
      <w:r w:rsidRPr="00237F3F">
        <w:rPr>
          <w:rFonts w:ascii="Arial" w:hAnsi="Arial"/>
          <w:sz w:val="20"/>
          <w:szCs w:val="20"/>
        </w:rPr>
        <w:fldChar w:fldCharType="end"/>
      </w:r>
    </w:p>
    <w:sectPr w:rsidR="009F4A88" w:rsidRPr="00E56C4B" w:rsidSect="00C94612">
      <w:footerReference w:type="even" r:id="rId8"/>
      <w:footerReference w:type="default" r:id="rId9"/>
      <w:footerReference w:type="first" r:id="rId10"/>
      <w:pgSz w:w="12240" w:h="15840"/>
      <w:pgMar w:top="1440" w:right="1800" w:bottom="1440" w:left="180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EA2221" w14:textId="77777777" w:rsidR="00E3631A" w:rsidRDefault="00E3631A">
      <w:r>
        <w:separator/>
      </w:r>
    </w:p>
  </w:endnote>
  <w:endnote w:type="continuationSeparator" w:id="0">
    <w:p w14:paraId="7BFEC452" w14:textId="77777777" w:rsidR="00E3631A" w:rsidRDefault="00E363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Rockwell">
    <w:panose1 w:val="020606030202050204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89816" w14:textId="77777777" w:rsidR="006C5368" w:rsidRDefault="006C5368" w:rsidP="00FF266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CAF2E2E" w14:textId="77777777" w:rsidR="006C5368" w:rsidRDefault="006C53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767A7" w14:textId="52FA3154" w:rsidR="006C5368" w:rsidRDefault="00DB27CC" w:rsidP="00FF2660">
    <w:pPr>
      <w:pStyle w:val="Footer"/>
      <w:framePr w:wrap="around" w:vAnchor="text" w:hAnchor="margin" w:xAlign="center" w:y="1"/>
      <w:rPr>
        <w:rStyle w:val="PageNumber"/>
      </w:rPr>
    </w:pPr>
    <w:r>
      <w:rPr>
        <w:noProof/>
      </w:rPr>
      <mc:AlternateContent>
        <mc:Choice Requires="wps">
          <w:drawing>
            <wp:anchor distT="0" distB="0" distL="114300" distR="114300" simplePos="0" relativeHeight="251657216" behindDoc="0" locked="0" layoutInCell="0" allowOverlap="1" wp14:anchorId="7AB8E50F" wp14:editId="15A0C033">
              <wp:simplePos x="0" y="0"/>
              <wp:positionH relativeFrom="page">
                <wp:posOffset>0</wp:posOffset>
              </wp:positionH>
              <wp:positionV relativeFrom="page">
                <wp:posOffset>9603740</wp:posOffset>
              </wp:positionV>
              <wp:extent cx="7772400" cy="264160"/>
              <wp:effectExtent l="0" t="2540" r="0" b="0"/>
              <wp:wrapNone/>
              <wp:docPr id="2" name="MSIPCM8ef54de2a7a4d03c423a990a" descr="{&quot;HashCode&quot;:-1348403003,&quot;Height&quot;:792.0,&quot;Width&quot;:612.0,&quot;Placement&quot;:&quot;Footer&quot;,&quot;Index&quot;:&quot;Primary&quot;,&quot;Section&quot;:1,&quot;Top&quot;:0.0,&quot;Left&quot;: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2400" cy="264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BE7705" w14:textId="11E8F27B" w:rsidR="00740F67" w:rsidRPr="00740F67" w:rsidRDefault="00740F67" w:rsidP="00740F67">
                          <w:pPr>
                            <w:rPr>
                              <w:rFonts w:ascii="Rockwell" w:hAnsi="Rockwell"/>
                              <w:color w:val="0078D7"/>
                              <w:sz w:val="18"/>
                            </w:rPr>
                          </w:pPr>
                          <w:r w:rsidRPr="00740F67">
                            <w:rPr>
                              <w:rFonts w:ascii="Rockwell" w:hAnsi="Rockwell"/>
                              <w:color w:val="0078D7"/>
                              <w:sz w:val="18"/>
                            </w:rPr>
                            <w:t>Information Classification: General</w:t>
                          </w:r>
                        </w:p>
                      </w:txbxContent>
                    </wps:txbx>
                    <wps:bodyPr rot="0" vert="horz" wrap="square" lIns="254000" tIns="0" rIns="91440" bIns="0" anchor="b" anchorCtr="0" upright="1">
                      <a:noAutofit/>
                    </wps:bodyPr>
                  </wps:wsp>
                </a:graphicData>
              </a:graphic>
              <wp14:sizeRelH relativeFrom="page">
                <wp14:pctWidth>0</wp14:pctWidth>
              </wp14:sizeRelH>
              <wp14:sizeRelV relativeFrom="page">
                <wp14:pctHeight>0</wp14:pctHeight>
              </wp14:sizeRelV>
            </wp:anchor>
          </w:drawing>
        </mc:Choice>
        <mc:Fallback>
          <w:pict>
            <v:shapetype w14:anchorId="7AB8E50F" id="_x0000_t202" coordsize="21600,21600" o:spt="202" path="m,l,21600r21600,l21600,xe">
              <v:stroke joinstyle="miter"/>
              <v:path gradientshapeok="t" o:connecttype="rect"/>
            </v:shapetype>
            <v:shape id="MSIPCM8ef54de2a7a4d03c423a990a" o:spid="_x0000_s1026" type="#_x0000_t202" alt="{&quot;HashCode&quot;:-1348403003,&quot;Height&quot;:792.0,&quot;Width&quot;:612.0,&quot;Placement&quot;:&quot;Footer&quot;,&quot;Index&quot;:&quot;Primary&quot;,&quot;Section&quot;:1,&quot;Top&quot;:0.0,&quot;Left&quot;:0.0}" style="position:absolute;margin-left:0;margin-top:756.2pt;width:612pt;height:20.8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" o:allowincell="f" filled="f" stroked="f">
              <v:textbox inset="20pt,0,,0">
                <w:txbxContent>
                  <w:p w14:paraId="5CBE7705" w14:textId="11E8F27B" w:rsidR="00740F67" w:rsidRPr="00740F67" w:rsidRDefault="00740F67" w:rsidP="00740F67">
                    <w:pPr>
                      <w:rPr>
                        <w:rFonts w:ascii="Rockwell" w:hAnsi="Rockwell"/>
                        <w:color w:val="0078D7"/>
                        <w:sz w:val="18"/>
                      </w:rPr>
                    </w:pPr>
                    <w:r w:rsidRPr="00740F67">
                      <w:rPr>
                        <w:rFonts w:ascii="Rockwell" w:hAnsi="Rockwell"/>
                        <w:color w:val="0078D7"/>
                        <w:sz w:val="18"/>
                      </w:rPr>
                      <w:t>Information Classification: General</w:t>
                    </w:r>
                  </w:p>
                </w:txbxContent>
              </v:textbox>
              <w10:wrap anchorx="page" anchory="page"/>
            </v:shape>
          </w:pict>
        </mc:Fallback>
      </mc:AlternateContent>
    </w:r>
    <w:r w:rsidR="006C5368">
      <w:rPr>
        <w:rStyle w:val="PageNumber"/>
      </w:rPr>
      <w:fldChar w:fldCharType="begin"/>
    </w:r>
    <w:r w:rsidR="006C5368">
      <w:rPr>
        <w:rStyle w:val="PageNumber"/>
      </w:rPr>
      <w:instrText xml:space="preserve">PAGE  </w:instrText>
    </w:r>
    <w:r w:rsidR="006C5368">
      <w:rPr>
        <w:rStyle w:val="PageNumber"/>
      </w:rPr>
      <w:fldChar w:fldCharType="separate"/>
    </w:r>
    <w:r w:rsidR="00C94612">
      <w:rPr>
        <w:rStyle w:val="PageNumber"/>
        <w:noProof/>
      </w:rPr>
      <w:t>5</w:t>
    </w:r>
    <w:r w:rsidR="006C5368">
      <w:rPr>
        <w:rStyle w:val="PageNumber"/>
      </w:rPr>
      <w:fldChar w:fldCharType="end"/>
    </w:r>
  </w:p>
  <w:p w14:paraId="57E037CD" w14:textId="77777777" w:rsidR="006C5368" w:rsidRDefault="006C53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E9367" w14:textId="2190CBBF" w:rsidR="00740F67" w:rsidRDefault="00DB27CC">
    <w:pPr>
      <w:pStyle w:val="Footer"/>
    </w:pPr>
    <w:r>
      <w:rPr>
        <w:noProof/>
      </w:rPr>
      <mc:AlternateContent>
        <mc:Choice Requires="wps">
          <w:drawing>
            <wp:anchor distT="0" distB="0" distL="114300" distR="114300" simplePos="0" relativeHeight="251658240" behindDoc="0" locked="0" layoutInCell="0" allowOverlap="1" wp14:anchorId="2D742D44" wp14:editId="047F4543">
              <wp:simplePos x="0" y="0"/>
              <wp:positionH relativeFrom="page">
                <wp:posOffset>0</wp:posOffset>
              </wp:positionH>
              <wp:positionV relativeFrom="page">
                <wp:posOffset>9603740</wp:posOffset>
              </wp:positionV>
              <wp:extent cx="7772400" cy="264160"/>
              <wp:effectExtent l="0" t="2540" r="0" b="0"/>
              <wp:wrapNone/>
              <wp:docPr id="1" name="MSIPCM71df4afb82ef22201046dfa6" descr="{&quot;HashCode&quot;:-1348403003,&quot;Height&quot;:792.0,&quot;Width&quot;:612.0,&quot;Placement&quot;:&quot;Footer&quot;,&quot;Index&quot;:&quot;FirstPage&quot;,&quot;Section&quot;:1,&quot;Top&quot;:0.0,&quot;Left&quot;: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2400" cy="264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0858B6" w14:textId="2F40394D" w:rsidR="00740F67" w:rsidRPr="00740F67" w:rsidRDefault="00740F67" w:rsidP="00740F67">
                          <w:pPr>
                            <w:rPr>
                              <w:rFonts w:ascii="Rockwell" w:hAnsi="Rockwell"/>
                              <w:color w:val="0078D7"/>
                              <w:sz w:val="18"/>
                            </w:rPr>
                          </w:pPr>
                          <w:r w:rsidRPr="00740F67">
                            <w:rPr>
                              <w:rFonts w:ascii="Rockwell" w:hAnsi="Rockwell"/>
                              <w:color w:val="0078D7"/>
                              <w:sz w:val="18"/>
                            </w:rPr>
                            <w:t>Information Classification: General</w:t>
                          </w:r>
                        </w:p>
                      </w:txbxContent>
                    </wps:txbx>
                    <wps:bodyPr rot="0" vert="horz" wrap="square" lIns="254000" tIns="0" rIns="91440" bIns="0" anchor="b" anchorCtr="0" upright="1">
                      <a:noAutofit/>
                    </wps:bodyPr>
                  </wps:wsp>
                </a:graphicData>
              </a:graphic>
              <wp14:sizeRelH relativeFrom="page">
                <wp14:pctWidth>0</wp14:pctWidth>
              </wp14:sizeRelH>
              <wp14:sizeRelV relativeFrom="page">
                <wp14:pctHeight>0</wp14:pctHeight>
              </wp14:sizeRelV>
            </wp:anchor>
          </w:drawing>
        </mc:Choice>
        <mc:Fallback>
          <w:pict>
            <v:shapetype w14:anchorId="2D742D44" id="_x0000_t202" coordsize="21600,21600" o:spt="202" path="m,l,21600r21600,l21600,xe">
              <v:stroke joinstyle="miter"/>
              <v:path gradientshapeok="t" o:connecttype="rect"/>
            </v:shapetype>
            <v:shape id="MSIPCM71df4afb82ef22201046dfa6" o:spid="_x0000_s1027" type="#_x0000_t202" alt="{&quot;HashCode&quot;:-1348403003,&quot;Height&quot;:792.0,&quot;Width&quot;:612.0,&quot;Placement&quot;:&quot;Footer&quot;,&quot;Index&quot;:&quot;FirstPage&quot;,&quot;Section&quot;:1,&quot;Top&quot;:0.0,&quot;Left&quot;:0.0}" style="position:absolute;margin-left:0;margin-top:756.2pt;width:612pt;height:20.8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" o:allowincell="f" filled="f" stroked="f">
              <v:textbox inset="20pt,0,,0">
                <w:txbxContent>
                  <w:p w14:paraId="640858B6" w14:textId="2F40394D" w:rsidR="00740F67" w:rsidRPr="00740F67" w:rsidRDefault="00740F67" w:rsidP="00740F67">
                    <w:pPr>
                      <w:rPr>
                        <w:rFonts w:ascii="Rockwell" w:hAnsi="Rockwell"/>
                        <w:color w:val="0078D7"/>
                        <w:sz w:val="18"/>
                      </w:rPr>
                    </w:pPr>
                    <w:r w:rsidRPr="00740F67">
                      <w:rPr>
                        <w:rFonts w:ascii="Rockwell" w:hAnsi="Rockwell"/>
                        <w:color w:val="0078D7"/>
                        <w:sz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C82404" w14:textId="77777777" w:rsidR="00E3631A" w:rsidRDefault="00E3631A">
      <w:r>
        <w:separator/>
      </w:r>
    </w:p>
  </w:footnote>
  <w:footnote w:type="continuationSeparator" w:id="0">
    <w:p w14:paraId="46C87C52" w14:textId="77777777" w:rsidR="00E3631A" w:rsidRDefault="00E363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AE03DA"/>
    <w:multiLevelType w:val="hybridMultilevel"/>
    <w:tmpl w:val="6DC0CA8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2CC6603A"/>
    <w:multiLevelType w:val="hybridMultilevel"/>
    <w:tmpl w:val="A1A4AB2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41D96842"/>
    <w:multiLevelType w:val="hybridMultilevel"/>
    <w:tmpl w:val="37B8F894"/>
    <w:lvl w:ilvl="0" w:tplc="DEAC301E">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62440B8E"/>
    <w:multiLevelType w:val="multilevel"/>
    <w:tmpl w:val="5F303E74"/>
    <w:lvl w:ilvl="0">
      <w:start w:val="1"/>
      <w:numFmt w:val="decimal"/>
      <w:lvlText w:val="%1."/>
      <w:lvlJc w:val="left"/>
      <w:pPr>
        <w:tabs>
          <w:tab w:val="num" w:pos="720"/>
        </w:tabs>
        <w:ind w:left="720" w:hanging="360"/>
      </w:pPr>
      <w:rPr>
        <w:rFonts w:hint="default"/>
        <w:b/>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69617AF9"/>
    <w:multiLevelType w:val="hybridMultilevel"/>
    <w:tmpl w:val="DF0C7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521476"/>
    <w:multiLevelType w:val="hybridMultilevel"/>
    <w:tmpl w:val="3F6C727A"/>
    <w:lvl w:ilvl="0" w:tplc="2F30AAA6">
      <w:start w:val="1"/>
      <w:numFmt w:val="decimal"/>
      <w:lvlText w:val="%1."/>
      <w:lvlJc w:val="left"/>
      <w:pPr>
        <w:tabs>
          <w:tab w:val="num" w:pos="720"/>
        </w:tabs>
        <w:ind w:left="720" w:hanging="360"/>
      </w:pPr>
      <w:rPr>
        <w:rFonts w:hint="default"/>
        <w:b w:val="0"/>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184437638">
    <w:abstractNumId w:val="1"/>
  </w:num>
  <w:num w:numId="2" w16cid:durableId="52627666">
    <w:abstractNumId w:val="2"/>
  </w:num>
  <w:num w:numId="3" w16cid:durableId="737825551">
    <w:abstractNumId w:val="5"/>
  </w:num>
  <w:num w:numId="4" w16cid:durableId="477768932">
    <w:abstractNumId w:val="3"/>
  </w:num>
  <w:num w:numId="5" w16cid:durableId="195241442">
    <w:abstractNumId w:val="0"/>
  </w:num>
  <w:num w:numId="6" w16cid:durableId="96241764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ibraries" w:val="&lt;ENLibraries&gt;&lt;Libraries&gt;&lt;item&gt;Contraceptives Implantable-Converted.enl&lt;/item&gt;&lt;/Libraries&gt;&lt;/ENLibraries&gt;"/>
  </w:docVars>
  <w:rsids>
    <w:rsidRoot w:val="00B30BC3"/>
    <w:rsid w:val="00006E2A"/>
    <w:rsid w:val="00033695"/>
    <w:rsid w:val="000342A0"/>
    <w:rsid w:val="00035CCC"/>
    <w:rsid w:val="00043C1E"/>
    <w:rsid w:val="0005257A"/>
    <w:rsid w:val="00054361"/>
    <w:rsid w:val="00062025"/>
    <w:rsid w:val="000666AF"/>
    <w:rsid w:val="0007252D"/>
    <w:rsid w:val="0008401B"/>
    <w:rsid w:val="00087F9B"/>
    <w:rsid w:val="000A4388"/>
    <w:rsid w:val="000B2BC9"/>
    <w:rsid w:val="000C59ED"/>
    <w:rsid w:val="000D3E37"/>
    <w:rsid w:val="000E6B48"/>
    <w:rsid w:val="000E7758"/>
    <w:rsid w:val="00117777"/>
    <w:rsid w:val="00127CD5"/>
    <w:rsid w:val="0017004E"/>
    <w:rsid w:val="00170F20"/>
    <w:rsid w:val="00173279"/>
    <w:rsid w:val="00191F49"/>
    <w:rsid w:val="001E7479"/>
    <w:rsid w:val="00203209"/>
    <w:rsid w:val="00217D65"/>
    <w:rsid w:val="0022632E"/>
    <w:rsid w:val="00240E76"/>
    <w:rsid w:val="00246A32"/>
    <w:rsid w:val="00270A96"/>
    <w:rsid w:val="00272487"/>
    <w:rsid w:val="00285503"/>
    <w:rsid w:val="00286E82"/>
    <w:rsid w:val="00294CB0"/>
    <w:rsid w:val="002A2D9E"/>
    <w:rsid w:val="002D1A3E"/>
    <w:rsid w:val="002F4012"/>
    <w:rsid w:val="003155A1"/>
    <w:rsid w:val="00320521"/>
    <w:rsid w:val="00324666"/>
    <w:rsid w:val="0037212B"/>
    <w:rsid w:val="0038573C"/>
    <w:rsid w:val="0038598C"/>
    <w:rsid w:val="0039041E"/>
    <w:rsid w:val="003948EC"/>
    <w:rsid w:val="003A6F39"/>
    <w:rsid w:val="003B4083"/>
    <w:rsid w:val="003D0BE7"/>
    <w:rsid w:val="003D69BD"/>
    <w:rsid w:val="00410570"/>
    <w:rsid w:val="00411796"/>
    <w:rsid w:val="00431388"/>
    <w:rsid w:val="00473BF1"/>
    <w:rsid w:val="004754C9"/>
    <w:rsid w:val="004A774F"/>
    <w:rsid w:val="004B52C5"/>
    <w:rsid w:val="004C5313"/>
    <w:rsid w:val="004C5DB2"/>
    <w:rsid w:val="004E0368"/>
    <w:rsid w:val="004E2F6D"/>
    <w:rsid w:val="004E782D"/>
    <w:rsid w:val="00511DB2"/>
    <w:rsid w:val="00553800"/>
    <w:rsid w:val="00556F09"/>
    <w:rsid w:val="00565970"/>
    <w:rsid w:val="005A6431"/>
    <w:rsid w:val="005E1ECB"/>
    <w:rsid w:val="005E63E1"/>
    <w:rsid w:val="005F1424"/>
    <w:rsid w:val="00600B5C"/>
    <w:rsid w:val="0060400B"/>
    <w:rsid w:val="00611C5F"/>
    <w:rsid w:val="00616A5D"/>
    <w:rsid w:val="0062140C"/>
    <w:rsid w:val="00646CF0"/>
    <w:rsid w:val="00661C2D"/>
    <w:rsid w:val="00662E52"/>
    <w:rsid w:val="00664525"/>
    <w:rsid w:val="00667BDF"/>
    <w:rsid w:val="00680193"/>
    <w:rsid w:val="006C5368"/>
    <w:rsid w:val="006C58F2"/>
    <w:rsid w:val="006C6E88"/>
    <w:rsid w:val="006D0474"/>
    <w:rsid w:val="006D142F"/>
    <w:rsid w:val="006D4AC5"/>
    <w:rsid w:val="006E7713"/>
    <w:rsid w:val="00711171"/>
    <w:rsid w:val="00723455"/>
    <w:rsid w:val="007265D3"/>
    <w:rsid w:val="00740F67"/>
    <w:rsid w:val="00745C2A"/>
    <w:rsid w:val="00753E6B"/>
    <w:rsid w:val="00776A7C"/>
    <w:rsid w:val="00780A29"/>
    <w:rsid w:val="007900DA"/>
    <w:rsid w:val="007A1BDB"/>
    <w:rsid w:val="007A2AB8"/>
    <w:rsid w:val="007A3BEE"/>
    <w:rsid w:val="007C30BC"/>
    <w:rsid w:val="007E39E1"/>
    <w:rsid w:val="007E5D6F"/>
    <w:rsid w:val="007F32DA"/>
    <w:rsid w:val="007F3E8B"/>
    <w:rsid w:val="00827FC5"/>
    <w:rsid w:val="00844E6B"/>
    <w:rsid w:val="00852799"/>
    <w:rsid w:val="0088598F"/>
    <w:rsid w:val="00887016"/>
    <w:rsid w:val="008A08C0"/>
    <w:rsid w:val="008A4036"/>
    <w:rsid w:val="008A52A5"/>
    <w:rsid w:val="008B697C"/>
    <w:rsid w:val="008B7AD5"/>
    <w:rsid w:val="008C361E"/>
    <w:rsid w:val="008E3EA8"/>
    <w:rsid w:val="00900663"/>
    <w:rsid w:val="00901244"/>
    <w:rsid w:val="0091401F"/>
    <w:rsid w:val="009147B3"/>
    <w:rsid w:val="00927DE6"/>
    <w:rsid w:val="009345FC"/>
    <w:rsid w:val="00937F3D"/>
    <w:rsid w:val="00946800"/>
    <w:rsid w:val="009563F4"/>
    <w:rsid w:val="00956C4D"/>
    <w:rsid w:val="009828D3"/>
    <w:rsid w:val="00992CB9"/>
    <w:rsid w:val="009A1F5A"/>
    <w:rsid w:val="009B1D49"/>
    <w:rsid w:val="009D3AD0"/>
    <w:rsid w:val="009F4A88"/>
    <w:rsid w:val="00A10913"/>
    <w:rsid w:val="00A20FFB"/>
    <w:rsid w:val="00A3756A"/>
    <w:rsid w:val="00A445D7"/>
    <w:rsid w:val="00A6170F"/>
    <w:rsid w:val="00A63CD7"/>
    <w:rsid w:val="00A70251"/>
    <w:rsid w:val="00AB389E"/>
    <w:rsid w:val="00AB47E4"/>
    <w:rsid w:val="00AC1F93"/>
    <w:rsid w:val="00AC5480"/>
    <w:rsid w:val="00AD76B0"/>
    <w:rsid w:val="00AE5062"/>
    <w:rsid w:val="00B26A6E"/>
    <w:rsid w:val="00B30BC3"/>
    <w:rsid w:val="00B7570E"/>
    <w:rsid w:val="00B82724"/>
    <w:rsid w:val="00B86FEB"/>
    <w:rsid w:val="00B96017"/>
    <w:rsid w:val="00BB027B"/>
    <w:rsid w:val="00C43B3D"/>
    <w:rsid w:val="00C548FC"/>
    <w:rsid w:val="00C701F9"/>
    <w:rsid w:val="00C94612"/>
    <w:rsid w:val="00CA3380"/>
    <w:rsid w:val="00CB0023"/>
    <w:rsid w:val="00CC1ADF"/>
    <w:rsid w:val="00CD758F"/>
    <w:rsid w:val="00CE79D7"/>
    <w:rsid w:val="00CE7DDC"/>
    <w:rsid w:val="00D00B4B"/>
    <w:rsid w:val="00D10823"/>
    <w:rsid w:val="00D20F53"/>
    <w:rsid w:val="00D50641"/>
    <w:rsid w:val="00D51863"/>
    <w:rsid w:val="00D578A6"/>
    <w:rsid w:val="00D700C3"/>
    <w:rsid w:val="00D7204D"/>
    <w:rsid w:val="00D81B3E"/>
    <w:rsid w:val="00D94F22"/>
    <w:rsid w:val="00DB0A0D"/>
    <w:rsid w:val="00DB27CC"/>
    <w:rsid w:val="00DC36F3"/>
    <w:rsid w:val="00DE5F42"/>
    <w:rsid w:val="00DF4C7F"/>
    <w:rsid w:val="00DF6A1F"/>
    <w:rsid w:val="00E031E1"/>
    <w:rsid w:val="00E1216B"/>
    <w:rsid w:val="00E3631A"/>
    <w:rsid w:val="00E45ED2"/>
    <w:rsid w:val="00E56C4B"/>
    <w:rsid w:val="00E96D45"/>
    <w:rsid w:val="00EC0D75"/>
    <w:rsid w:val="00ED4D96"/>
    <w:rsid w:val="00EE0017"/>
    <w:rsid w:val="00EE2FBA"/>
    <w:rsid w:val="00F03012"/>
    <w:rsid w:val="00F05A9C"/>
    <w:rsid w:val="00F05E46"/>
    <w:rsid w:val="00F16121"/>
    <w:rsid w:val="00F210A1"/>
    <w:rsid w:val="00F24210"/>
    <w:rsid w:val="00F41860"/>
    <w:rsid w:val="00F424C5"/>
    <w:rsid w:val="00F56A5E"/>
    <w:rsid w:val="00F67733"/>
    <w:rsid w:val="00F82795"/>
    <w:rsid w:val="00F91124"/>
    <w:rsid w:val="00F9503E"/>
    <w:rsid w:val="00FA2EA1"/>
    <w:rsid w:val="00FB5A89"/>
    <w:rsid w:val="00FC05F2"/>
    <w:rsid w:val="00FC537B"/>
    <w:rsid w:val="00FD4807"/>
    <w:rsid w:val="00FF2660"/>
    <w:rsid w:val="00FF6E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ED5FFCA"/>
  <w15:chartTrackingRefBased/>
  <w15:docId w15:val="{9CEDA437-AE40-4573-B884-AF953DA64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0400B"/>
    <w:pPr>
      <w:spacing w:line="480" w:lineRule="auto"/>
    </w:pPr>
    <w:rPr>
      <w:rFonts w:ascii="Arial" w:hAnsi="Arial"/>
      <w:szCs w:val="24"/>
    </w:rPr>
  </w:style>
  <w:style w:type="paragraph" w:styleId="Heading1">
    <w:name w:val="heading 1"/>
    <w:basedOn w:val="Normal"/>
    <w:next w:val="Normal"/>
    <w:qFormat/>
    <w:rsid w:val="0060400B"/>
    <w:pPr>
      <w:keepNext/>
      <w:spacing w:before="240" w:after="60"/>
      <w:outlineLvl w:val="0"/>
    </w:pPr>
    <w:rPr>
      <w:rFonts w:cs="Arial"/>
      <w:b/>
      <w:bCs/>
      <w:kern w:val="32"/>
      <w:sz w:val="32"/>
      <w:szCs w:val="32"/>
    </w:rPr>
  </w:style>
  <w:style w:type="paragraph" w:styleId="Heading2">
    <w:name w:val="heading 2"/>
    <w:basedOn w:val="Normal"/>
    <w:next w:val="Normal"/>
    <w:qFormat/>
    <w:rsid w:val="0060400B"/>
    <w:pPr>
      <w:keepNext/>
      <w:spacing w:before="240" w:after="60"/>
      <w:outlineLvl w:val="1"/>
    </w:pPr>
    <w:rPr>
      <w:rFonts w:cs="Arial"/>
      <w:b/>
      <w:bCs/>
      <w:i/>
      <w:iCs/>
      <w:sz w:val="28"/>
      <w:szCs w:val="28"/>
    </w:rPr>
  </w:style>
  <w:style w:type="paragraph" w:styleId="Heading3">
    <w:name w:val="heading 3"/>
    <w:basedOn w:val="Normal"/>
    <w:next w:val="Normal"/>
    <w:qFormat/>
    <w:rsid w:val="0060400B"/>
    <w:pPr>
      <w:keepNext/>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F82795"/>
    <w:pPr>
      <w:tabs>
        <w:tab w:val="center" w:pos="4320"/>
        <w:tab w:val="right" w:pos="8640"/>
      </w:tabs>
    </w:pPr>
  </w:style>
  <w:style w:type="character" w:styleId="PageNumber">
    <w:name w:val="page number"/>
    <w:basedOn w:val="DefaultParagraphFont"/>
    <w:rsid w:val="00F82795"/>
  </w:style>
  <w:style w:type="character" w:styleId="Emphasis">
    <w:name w:val="Emphasis"/>
    <w:qFormat/>
    <w:rsid w:val="00FF6EA8"/>
    <w:rPr>
      <w:b/>
      <w:bCs/>
      <w:i w:val="0"/>
      <w:iCs w:val="0"/>
    </w:rPr>
  </w:style>
  <w:style w:type="character" w:styleId="Hyperlink">
    <w:name w:val="Hyperlink"/>
    <w:rsid w:val="00887016"/>
    <w:rPr>
      <w:color w:val="0000FF"/>
      <w:u w:val="single"/>
    </w:rPr>
  </w:style>
  <w:style w:type="character" w:styleId="CommentReference">
    <w:name w:val="annotation reference"/>
    <w:semiHidden/>
    <w:rsid w:val="00D00B4B"/>
    <w:rPr>
      <w:sz w:val="16"/>
      <w:szCs w:val="16"/>
    </w:rPr>
  </w:style>
  <w:style w:type="paragraph" w:styleId="CommentText">
    <w:name w:val="annotation text"/>
    <w:basedOn w:val="Normal"/>
    <w:semiHidden/>
    <w:rsid w:val="00D00B4B"/>
    <w:rPr>
      <w:szCs w:val="20"/>
    </w:rPr>
  </w:style>
  <w:style w:type="paragraph" w:styleId="CommentSubject">
    <w:name w:val="annotation subject"/>
    <w:basedOn w:val="CommentText"/>
    <w:next w:val="CommentText"/>
    <w:semiHidden/>
    <w:rsid w:val="00D00B4B"/>
    <w:rPr>
      <w:b/>
      <w:bCs/>
    </w:rPr>
  </w:style>
  <w:style w:type="paragraph" w:styleId="BalloonText">
    <w:name w:val="Balloon Text"/>
    <w:basedOn w:val="Normal"/>
    <w:semiHidden/>
    <w:rsid w:val="00D00B4B"/>
    <w:rPr>
      <w:rFonts w:ascii="Tahoma" w:hAnsi="Tahoma" w:cs="Tahoma"/>
      <w:sz w:val="16"/>
      <w:szCs w:val="16"/>
    </w:rPr>
  </w:style>
  <w:style w:type="character" w:styleId="LineNumber">
    <w:name w:val="line number"/>
    <w:rsid w:val="00C94612"/>
  </w:style>
  <w:style w:type="paragraph" w:styleId="Header">
    <w:name w:val="header"/>
    <w:basedOn w:val="Normal"/>
    <w:link w:val="HeaderChar"/>
    <w:rsid w:val="00740F67"/>
    <w:pPr>
      <w:tabs>
        <w:tab w:val="center" w:pos="4680"/>
        <w:tab w:val="right" w:pos="9360"/>
      </w:tabs>
    </w:pPr>
  </w:style>
  <w:style w:type="character" w:customStyle="1" w:styleId="HeaderChar">
    <w:name w:val="Header Char"/>
    <w:link w:val="Header"/>
    <w:rsid w:val="00740F67"/>
    <w:rPr>
      <w:rFonts w:ascii="Arial" w:hAnsi="Arial"/>
      <w:szCs w:val="24"/>
      <w:lang w:val="en-US" w:eastAsia="en-US"/>
    </w:rPr>
  </w:style>
  <w:style w:type="paragraph" w:styleId="Bibliography">
    <w:name w:val="Bibliography"/>
    <w:basedOn w:val="Normal"/>
    <w:next w:val="Normal"/>
    <w:uiPriority w:val="37"/>
    <w:semiHidden/>
    <w:unhideWhenUsed/>
    <w:rsid w:val="00E56C4B"/>
  </w:style>
  <w:style w:type="paragraph" w:styleId="NoSpacing">
    <w:name w:val="No Spacing"/>
    <w:uiPriority w:val="1"/>
    <w:qFormat/>
    <w:rsid w:val="00E56C4B"/>
    <w:rPr>
      <w:rFonts w:eastAsia="Arial" w:cs="Arial"/>
      <w:sz w:val="24"/>
      <w:szCs w:val="22"/>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01161-FB6E-421A-8681-539B7ECAC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9</Pages>
  <Words>18332</Words>
  <Characters>104495</Characters>
  <Application>Microsoft Office Word</Application>
  <DocSecurity>0</DocSecurity>
  <Lines>870</Lines>
  <Paragraphs>245</Paragraphs>
  <ScaleCrop>false</ScaleCrop>
  <HeadingPairs>
    <vt:vector size="2" baseType="variant">
      <vt:variant>
        <vt:lpstr>Title</vt:lpstr>
      </vt:variant>
      <vt:variant>
        <vt:i4>1</vt:i4>
      </vt:variant>
    </vt:vector>
  </HeadingPairs>
  <TitlesOfParts>
    <vt:vector size="1" baseType="lpstr">
      <vt:lpstr>The contraceptive implant</vt:lpstr>
    </vt:vector>
  </TitlesOfParts>
  <Company>Dove Medical Press</Company>
  <LinksUpToDate>false</LinksUpToDate>
  <CharactersWithSpaces>122582</CharactersWithSpaces>
  <SharedDoc>false</SharedDoc>
  <HLinks>
    <vt:vector size="36" baseType="variant">
      <vt:variant>
        <vt:i4>1048578</vt:i4>
      </vt:variant>
      <vt:variant>
        <vt:i4>15</vt:i4>
      </vt:variant>
      <vt:variant>
        <vt:i4>0</vt:i4>
      </vt:variant>
      <vt:variant>
        <vt:i4>5</vt:i4>
      </vt:variant>
      <vt:variant>
        <vt:lpwstr>https://www.dovepress.com/author_guidelines.php?content_id=3511</vt:lpwstr>
      </vt:variant>
      <vt:variant>
        <vt:lpwstr/>
      </vt:variant>
      <vt:variant>
        <vt:i4>6881324</vt:i4>
      </vt:variant>
      <vt:variant>
        <vt:i4>12</vt:i4>
      </vt:variant>
      <vt:variant>
        <vt:i4>0</vt:i4>
      </vt:variant>
      <vt:variant>
        <vt:i4>5</vt:i4>
      </vt:variant>
      <vt:variant>
        <vt:lpwstr>http://www.ncbi.nlm.nih.gov/sites/entrez?Db=pubmed&amp;Cmd=Search&amp;Term=%22Efficacy%20of%20Vasopressin%20Antagonism%20in%20Heart%20Failure%20Outcome%20Study%20With%20Tolvaptan%20(EVEREST)%20Investigators%22%5BCorporate%20Author%5D&amp;itool=EntrezSystem2.PEntrez.Pubmed.Pubmed_ResultsPanel.Pubmed_DiscoveryPanel.Pubmed_RVAbstractPlus</vt:lpwstr>
      </vt:variant>
      <vt:variant>
        <vt:lpwstr/>
      </vt:variant>
      <vt:variant>
        <vt:i4>5177376</vt:i4>
      </vt:variant>
      <vt:variant>
        <vt:i4>9</vt:i4>
      </vt:variant>
      <vt:variant>
        <vt:i4>0</vt:i4>
      </vt:variant>
      <vt:variant>
        <vt:i4>5</vt:i4>
      </vt:variant>
      <vt:variant>
        <vt:lpwstr>http://www.ncbi.nlm.nih.gov/sites/entrez?Db=pubmed&amp;Cmd=Search&amp;Term=%22Burnett%20JC%20Jr%22%5BAuthor%5D&amp;itool=EntrezSystem2.PEntrez.Pubmed.Pubmed_ResultsPanel.Pubmed_DiscoveryPanel.Pubmed_RVAbstractPlus</vt:lpwstr>
      </vt:variant>
      <vt:variant>
        <vt:lpwstr/>
      </vt:variant>
      <vt:variant>
        <vt:i4>6488138</vt:i4>
      </vt:variant>
      <vt:variant>
        <vt:i4>6</vt:i4>
      </vt:variant>
      <vt:variant>
        <vt:i4>0</vt:i4>
      </vt:variant>
      <vt:variant>
        <vt:i4>5</vt:i4>
      </vt:variant>
      <vt:variant>
        <vt:lpwstr>http://www.ncbi.nlm.nih.gov/sites/entrez?Db=pubmed&amp;Cmd=Search&amp;Term=%22Konstam%20MA%22%5BAuthor%5D&amp;itool=EntrezSystem2.PEntrez.Pubmed.Pubmed_ResultsPanel.Pubmed_DiscoveryPanel.Pubmed_RVAbstractPlus</vt:lpwstr>
      </vt:variant>
      <vt:variant>
        <vt:lpwstr/>
      </vt:variant>
      <vt:variant>
        <vt:i4>7733341</vt:i4>
      </vt:variant>
      <vt:variant>
        <vt:i4>3</vt:i4>
      </vt:variant>
      <vt:variant>
        <vt:i4>0</vt:i4>
      </vt:variant>
      <vt:variant>
        <vt:i4>5</vt:i4>
      </vt:variant>
      <vt:variant>
        <vt:lpwstr>http://www.ncbi.nlm.nih.gov/sites/entrez?Db=pubmed&amp;Cmd=Search&amp;Term=%22Gheorghiade%20M%22%5BAuthor%5D&amp;itool=EntrezSystem2.PEntrez.Pubmed.Pubmed_ResultsPanel.Pubmed_DiscoveryPanel.Pubmed_RVAbstractPlus</vt:lpwstr>
      </vt:variant>
      <vt:variant>
        <vt:lpwstr/>
      </vt:variant>
      <vt:variant>
        <vt:i4>4849753</vt:i4>
      </vt:variant>
      <vt:variant>
        <vt:i4>0</vt:i4>
      </vt:variant>
      <vt:variant>
        <vt:i4>0</vt:i4>
      </vt:variant>
      <vt:variant>
        <vt:i4>5</vt:i4>
      </vt:variant>
      <vt:variant>
        <vt:lpwstr>http://www.dovepress.com/author_guidelines.php?folder_id=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emplate</dc:title>
  <dc:subject/>
  <dc:creator>Angela Jones</dc:creator>
  <cp:keywords/>
  <cp:lastModifiedBy>Shay Mazel1</cp:lastModifiedBy>
  <cp:revision>16</cp:revision>
  <cp:lastPrinted>2009-01-07T21:57:00Z</cp:lastPrinted>
  <dcterms:created xsi:type="dcterms:W3CDTF">2023-04-26T18:53:00Z</dcterms:created>
  <dcterms:modified xsi:type="dcterms:W3CDTF">2023-04-28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bab825-a111-45e4-86a1-18cee0005896_Enabled">
    <vt:lpwstr>true</vt:lpwstr>
  </property>
  <property fmtid="{D5CDD505-2E9C-101B-9397-08002B2CF9AE}" pid="3" name="MSIP_Label_2bbab825-a111-45e4-86a1-18cee0005896_SetDate">
    <vt:lpwstr>2022-06-22T01:38:32Z</vt:lpwstr>
  </property>
  <property fmtid="{D5CDD505-2E9C-101B-9397-08002B2CF9AE}" pid="4" name="MSIP_Label_2bbab825-a111-45e4-86a1-18cee0005896_Method">
    <vt:lpwstr>Standard</vt:lpwstr>
  </property>
  <property fmtid="{D5CDD505-2E9C-101B-9397-08002B2CF9AE}" pid="5" name="MSIP_Label_2bbab825-a111-45e4-86a1-18cee0005896_Name">
    <vt:lpwstr>2bbab825-a111-45e4-86a1-18cee0005896</vt:lpwstr>
  </property>
  <property fmtid="{D5CDD505-2E9C-101B-9397-08002B2CF9AE}" pid="6" name="MSIP_Label_2bbab825-a111-45e4-86a1-18cee0005896_SiteId">
    <vt:lpwstr>2567d566-604c-408a-8a60-55d0dc9d9d6b</vt:lpwstr>
  </property>
  <property fmtid="{D5CDD505-2E9C-101B-9397-08002B2CF9AE}" pid="7" name="MSIP_Label_2bbab825-a111-45e4-86a1-18cee0005896_ActionId">
    <vt:lpwstr>0936c748-9820-4e4e-a7fa-9383c967e889</vt:lpwstr>
  </property>
  <property fmtid="{D5CDD505-2E9C-101B-9397-08002B2CF9AE}" pid="8" name="MSIP_Label_2bbab825-a111-45e4-86a1-18cee0005896_ContentBits">
    <vt:lpwstr>2</vt:lpwstr>
  </property>
</Properties>
</file>